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 xml:space="preserve">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w:t>
      </w:r>
      <w:proofErr w:type="gramStart"/>
      <w:r>
        <w:t>through the use of</w:t>
      </w:r>
      <w:proofErr w:type="gramEnd"/>
      <w:r>
        <w:t xml:space="preserve"> data from stationary monitors alone.</w:t>
      </w:r>
    </w:p>
    <w:p w14:paraId="5EAED172" w14:textId="77777777" w:rsidR="00DF5724" w:rsidRDefault="00DF5724" w:rsidP="00DF5724">
      <w:pPr>
        <w:pStyle w:val="TAMainText"/>
        <w:ind w:firstLine="0"/>
        <w:rPr>
          <w:b/>
          <w:bCs/>
        </w:rPr>
      </w:pPr>
      <w:r>
        <w:rPr>
          <w:b/>
          <w:bCs/>
        </w:rPr>
        <w:t>TOC ART</w:t>
      </w:r>
    </w:p>
    <w:p w14:paraId="2AD8D96D" w14:textId="660D8F32" w:rsidR="00DF5724" w:rsidRDefault="00956AE6" w:rsidP="000702AD">
      <w:pPr>
        <w:pStyle w:val="BGKeywords"/>
      </w:pPr>
      <w:ins w:id="0" w:author="Blake Actkinson" w:date="2022-09-05T16:20:00Z">
        <w:r>
          <w:rPr>
            <w:noProof/>
          </w:rPr>
          <w:drawing>
            <wp:inline distT="0" distB="0" distL="0" distR="0" wp14:anchorId="313B57D1" wp14:editId="30BB0D4B">
              <wp:extent cx="2410973" cy="160934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0973" cy="1609347"/>
                      </a:xfrm>
                      <a:prstGeom prst="rect">
                        <a:avLst/>
                      </a:prstGeom>
                    </pic:spPr>
                  </pic:pic>
                </a:graphicData>
              </a:graphic>
            </wp:inline>
          </w:drawing>
        </w:r>
      </w:ins>
    </w:p>
    <w:p w14:paraId="6CCFF25E" w14:textId="5EC82A80" w:rsidR="00DF5724" w:rsidRDefault="00DF5724" w:rsidP="000702AD">
      <w:pPr>
        <w:pStyle w:val="BGKeywords"/>
      </w:pPr>
      <w:del w:id="1" w:author="Blake Actkinson" w:date="2022-08-27T10:59:00Z">
        <w:r w:rsidDel="00567029">
          <w:rPr>
            <w:b/>
            <w:bCs/>
            <w:noProof/>
          </w:rPr>
          <w:drawing>
            <wp:inline distT="0" distB="0" distL="0" distR="0" wp14:anchorId="03BDC2CF" wp14:editId="40135D72">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del>
    </w:p>
    <w:p w14:paraId="78391BA6" w14:textId="1C0A92D4" w:rsidR="00DF5724" w:rsidRDefault="00DF5724" w:rsidP="00DF5724">
      <w:pPr>
        <w:pStyle w:val="TAMainText"/>
        <w:numPr>
          <w:ilvl w:val="0"/>
          <w:numId w:val="11"/>
        </w:numPr>
        <w:rPr>
          <w:b/>
          <w:bCs/>
        </w:rPr>
      </w:pPr>
      <w:r>
        <w:rPr>
          <w:b/>
          <w:bCs/>
        </w:rPr>
        <w:lastRenderedPageBreak/>
        <w:t>INTRODUCTION</w:t>
      </w:r>
    </w:p>
    <w:p w14:paraId="48FF15EA" w14:textId="162BBFCF"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74436B">
        <w:instrText xml:space="preserve"> ADDIN ZOTERO_ITEM CSL_CITATION {"citationID":"kkTxoPgj","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39813D13"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74436B">
        <w:instrText xml:space="preserve"> ADDIN ZOTERO_ITEM CSL_CITATION {"citationID":"nwRxOCli","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w:t>
      </w:r>
      <w:del w:id="2" w:author="Blake Actkinson" w:date="2022-08-21T12:12:00Z">
        <w:r w:rsidDel="0080440A">
          <w:delText>,</w:delText>
        </w:r>
      </w:del>
      <w:r>
        <w:t xml:space="preserve"> </w:t>
      </w:r>
      <w:del w:id="3" w:author="Blake Actkinson" w:date="2022-08-21T12:12:00Z">
        <w:r w:rsidDel="0080440A">
          <w:delText xml:space="preserve">in that </w:delText>
        </w:r>
      </w:del>
      <w:ins w:id="4" w:author="Blake Actkinson" w:date="2022-08-21T12:12:00Z">
        <w:r w:rsidR="0080440A">
          <w:t xml:space="preserve">because </w:t>
        </w:r>
      </w:ins>
      <w:r>
        <w:t xml:space="preserve">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74436B">
        <w:instrText xml:space="preserve"> ADDIN ZOTERO_ITEM CSL_CITATION {"citationID":"8sFHWZql","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w:t>
      </w:r>
      <w:del w:id="5" w:author="Blake Actkinson" w:date="2022-09-07T21:24:00Z">
        <w:r w:rsidR="00387071" w:rsidDel="00A306B6">
          <w:delText xml:space="preserve"> </w:delText>
        </w:r>
      </w:del>
      <w:ins w:id="6" w:author="Blake Actkinson" w:date="2022-09-07T21:24:00Z">
        <w:r w:rsidR="00A306B6">
          <w:t xml:space="preserve"> LUR models require spatiotemporal databases of sufficient temporal and spatial resol</w:t>
        </w:r>
      </w:ins>
      <w:ins w:id="7" w:author="Blake Actkinson" w:date="2022-09-07T21:25:00Z">
        <w:r w:rsidR="00A306B6">
          <w:t>ution to train on</w:t>
        </w:r>
      </w:ins>
      <w:del w:id="8" w:author="Blake Actkinson" w:date="2022-09-07T21:24:00Z">
        <w:r w:rsidR="00387071" w:rsidDel="00A306B6">
          <w:delText>use of LUR models often involves aggregating measurements in time, thereby losing temporal resolution</w:delText>
        </w:r>
      </w:del>
      <w:r w:rsidR="00387071">
        <w:t xml:space="preserve">. </w:t>
      </w:r>
      <w:ins w:id="9" w:author="Blake Actkinson" w:date="2022-09-07T21:25:00Z">
        <w:r w:rsidR="00A306B6">
          <w:t>W</w:t>
        </w:r>
      </w:ins>
      <w:del w:id="10" w:author="Blake Actkinson" w:date="2022-09-07T21:25:00Z">
        <w:r w:rsidR="00387071" w:rsidDel="00A306B6">
          <w:delText xml:space="preserve">Additionally, derived relationships do not necessarily imply causality, and </w:delText>
        </w:r>
      </w:del>
      <w:ins w:id="11" w:author="Blake Actkinson" w:date="2022-08-21T12:13:00Z">
        <w:r w:rsidR="00B32698">
          <w:t xml:space="preserve">hile </w:t>
        </w:r>
        <w:r w:rsidR="000A20CE">
          <w:t xml:space="preserve">recent efforts have illustrated creative methods </w:t>
        </w:r>
      </w:ins>
      <w:ins w:id="12" w:author="Blake Actkinson" w:date="2022-08-21T12:14:00Z">
        <w:r w:rsidR="00183810">
          <w:t xml:space="preserve">of creating </w:t>
        </w:r>
      </w:ins>
      <w:ins w:id="13" w:author="Blake Actkinson" w:date="2022-09-07T21:25:00Z">
        <w:r w:rsidR="00A306B6">
          <w:t xml:space="preserve">these </w:t>
        </w:r>
      </w:ins>
      <w:ins w:id="14" w:author="Blake Actkinson" w:date="2022-08-21T12:14:00Z">
        <w:r w:rsidR="00183810">
          <w:t>land use databases,</w:t>
        </w:r>
      </w:ins>
      <w:r w:rsidR="00C54D18">
        <w:fldChar w:fldCharType="begin"/>
      </w:r>
      <w:r w:rsidR="0074436B">
        <w:instrText xml:space="preserve"> ADDIN ZOTERO_ITEM CSL_CITATION {"citationID":"J6NMLBeL","properties":{"formattedCitation":"\\super 3\\nosupersub{}","plainCitation":"3","noteIndex":0},"citationItems":[{"id":803,"uris":["http://zotero.org/users/4282478/items/I9LY6LBH"],"itemData":{"id":803,"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74436B">
        <w:rPr>
          <w:rFonts w:ascii="Cambria Math" w:hAnsi="Cambria Math" w:cs="Cambria Math"/>
        </w:rPr>
        <w:instrText>∼</w:instrText>
      </w:r>
      <w:r w:rsidR="0074436B">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74436B">
        <w:rPr>
          <w:rFonts w:ascii="Cambria Math" w:hAnsi="Cambria Math" w:cs="Cambria Math"/>
        </w:rPr>
        <w:instrText>∼</w:instrText>
      </w:r>
      <w:r w:rsidR="0074436B">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ins w:id="15" w:author="Blake Actkinson" w:date="2022-08-21T12:14:00Z">
        <w:r w:rsidR="00183810">
          <w:t xml:space="preserve"> </w:t>
        </w:r>
      </w:ins>
      <w:r w:rsidR="00387071">
        <w:t xml:space="preserve">use of these models is </w:t>
      </w:r>
      <w:ins w:id="16" w:author="Blake Actkinson" w:date="2022-08-21T12:14:00Z">
        <w:r w:rsidR="00183810">
          <w:t xml:space="preserve">still </w:t>
        </w:r>
      </w:ins>
      <w:r w:rsidR="00387071">
        <w:t xml:space="preserve">limited through the availability of </w:t>
      </w:r>
      <w:ins w:id="17" w:author="Blake Actkinson" w:date="2022-08-21T12:14:00Z">
        <w:r w:rsidR="00183810">
          <w:t xml:space="preserve">these </w:t>
        </w:r>
      </w:ins>
      <w:del w:id="18" w:author="Blake Actkinson" w:date="2022-08-21T12:14:00Z">
        <w:r w:rsidR="00387071" w:rsidDel="00183810">
          <w:delText xml:space="preserve">sophisticated land use variable </w:delText>
        </w:r>
      </w:del>
      <w:r w:rsidR="00387071">
        <w:t xml:space="preserve">databases. There is a need for the development of methods that can identify source influences in large mobile monitoring data sets at high time resolution without being subject to the availability of </w:t>
      </w:r>
      <w:ins w:id="19" w:author="Blake Actkinson" w:date="2022-08-21T12:16:00Z">
        <w:r w:rsidR="008443B8">
          <w:t>land-use variabl</w:t>
        </w:r>
      </w:ins>
      <w:ins w:id="20" w:author="Blake Actkinson" w:date="2022-08-21T12:17:00Z">
        <w:r w:rsidR="008443B8">
          <w:t xml:space="preserve">e </w:t>
        </w:r>
      </w:ins>
      <w:del w:id="21" w:author="Blake Actkinson" w:date="2022-08-21T12:16:00Z">
        <w:r w:rsidR="00387071" w:rsidDel="008443B8">
          <w:delText xml:space="preserve">pre-existing, sophisticated </w:delText>
        </w:r>
      </w:del>
      <w:r w:rsidR="00387071">
        <w:t>databases.</w:t>
      </w:r>
    </w:p>
    <w:p w14:paraId="3F409543" w14:textId="1C24DCD4" w:rsidR="00E3712F" w:rsidRDefault="00E3712F" w:rsidP="00DF5724">
      <w:pPr>
        <w:pStyle w:val="TAMainText"/>
      </w:pPr>
      <w:r>
        <w:t xml:space="preserve">Another factor that aggravates source identification in mobile monitoring contexts is the nature of mobile monitoring data themselves. </w:t>
      </w:r>
      <w:bookmarkStart w:id="22" w:name="_Hlk113553191"/>
      <w:r>
        <w:t>If a mobile monitoring campaign were conducted focusing largely on residential areas with brief excursions</w:t>
      </w:r>
      <w:ins w:id="23" w:author="Blake Actkinson" w:date="2022-09-07T21:25:00Z">
        <w:r w:rsidR="00313B70">
          <w:t xml:space="preserve"> </w:t>
        </w:r>
      </w:ins>
      <w:ins w:id="24" w:author="Blake Actkinson" w:date="2022-09-05T20:09:00Z">
        <w:r w:rsidR="00015268">
          <w:t xml:space="preserve">into traffic congested areas, such as highways, </w:t>
        </w:r>
      </w:ins>
      <w:del w:id="25" w:author="Blake Actkinson" w:date="2022-09-05T20:09:00Z">
        <w:r w:rsidDel="00015268">
          <w:delText>onto busier thoroughfares</w:delText>
        </w:r>
      </w:del>
      <w:del w:id="26" w:author="Blake Actkinson" w:date="2022-09-07T21:26:00Z">
        <w:r w:rsidDel="00313B70">
          <w:delText>,</w:delText>
        </w:r>
      </w:del>
      <w:r>
        <w:t xml:space="preserve"> performing PCA or other dimension reduction techniques to describe patterns in the </w:t>
      </w:r>
      <w:ins w:id="27" w:author="Blake Actkinson" w:date="2022-08-21T11:11:00Z">
        <w:r w:rsidR="00AC12E0">
          <w:t xml:space="preserve">entire </w:t>
        </w:r>
      </w:ins>
      <w:r>
        <w:t>data</w:t>
      </w:r>
      <w:ins w:id="28" w:author="Blake Actkinson" w:date="2022-08-21T11:11:00Z">
        <w:r w:rsidR="00AC12E0">
          <w:t>set</w:t>
        </w:r>
      </w:ins>
      <w:r>
        <w:t xml:space="preserve"> </w:t>
      </w:r>
      <w:r>
        <w:lastRenderedPageBreak/>
        <w:t xml:space="preserve">would likely return results that are weighted towards </w:t>
      </w:r>
      <w:ins w:id="29" w:author="Blake Actkinson" w:date="2022-09-05T20:09:00Z">
        <w:r w:rsidR="00015268">
          <w:t xml:space="preserve">residential </w:t>
        </w:r>
      </w:ins>
      <w:ins w:id="30" w:author="Blake Actkinson" w:date="2022-08-21T11:12:00Z">
        <w:r w:rsidR="00FC1CE0">
          <w:t xml:space="preserve">areas </w:t>
        </w:r>
      </w:ins>
      <w:del w:id="31" w:author="Blake Actkinson" w:date="2022-08-21T11:12:00Z">
        <w:r w:rsidDel="00FC1CE0">
          <w:delText xml:space="preserve">data </w:delText>
        </w:r>
      </w:del>
      <w:del w:id="32" w:author="Blake Actkinson" w:date="2022-09-05T20:09:00Z">
        <w:r w:rsidDel="00015268">
          <w:delText>in which source influences are largely negligible</w:delText>
        </w:r>
      </w:del>
      <w:ins w:id="33" w:author="Blake Actkinson" w:date="2022-09-05T20:09:00Z">
        <w:r w:rsidR="00015268">
          <w:t xml:space="preserve"> with negligible source influences</w:t>
        </w:r>
      </w:ins>
      <w:r>
        <w:t xml:space="preserve">. This type of analysis </w:t>
      </w:r>
      <w:del w:id="34" w:author="Blake Actkinson" w:date="2022-08-21T12:17:00Z">
        <w:r w:rsidDel="00A77180">
          <w:delText xml:space="preserve">could </w:delText>
        </w:r>
      </w:del>
      <w:r>
        <w:t>generate</w:t>
      </w:r>
      <w:ins w:id="35" w:author="Blake Actkinson" w:date="2022-08-21T12:18:00Z">
        <w:r w:rsidR="00A77180">
          <w:t>s</w:t>
        </w:r>
      </w:ins>
      <w:r>
        <w:t xml:space="preserve"> solutions in which there is a demarcation between </w:t>
      </w:r>
      <w:ins w:id="36" w:author="Blake Actkinson" w:date="2022-09-07T21:26:00Z">
        <w:r w:rsidR="00313B70">
          <w:t xml:space="preserve">a </w:t>
        </w:r>
      </w:ins>
      <w:del w:id="37" w:author="Blake Actkinson" w:date="2022-09-07T21:26:00Z">
        <w:r w:rsidDel="00313B70">
          <w:delText xml:space="preserve">the </w:delText>
        </w:r>
      </w:del>
      <w:r>
        <w:t>majority of points with little source influence and a smaller subset of source-influenced points elevated in all p</w:t>
      </w:r>
      <w:r w:rsidR="00E32E30">
        <w:t>oll</w:t>
      </w:r>
      <w:r>
        <w:t xml:space="preserve">utants, which </w:t>
      </w:r>
      <w:ins w:id="38" w:author="Blake Actkinson" w:date="2022-08-21T12:18:00Z">
        <w:r w:rsidR="00B4343F">
          <w:t xml:space="preserve">is not </w:t>
        </w:r>
      </w:ins>
      <w:del w:id="39" w:author="Blake Actkinson" w:date="2022-08-21T12:18:00Z">
        <w:r w:rsidDel="00B4343F">
          <w:delText>m</w:delText>
        </w:r>
        <w:r w:rsidR="00E32E30" w:rsidDel="00B4343F">
          <w:delText>ay</w:delText>
        </w:r>
        <w:r w:rsidDel="00B4343F">
          <w:delText xml:space="preserve"> not be </w:delText>
        </w:r>
      </w:del>
      <w:r>
        <w:t>compelling if one’s objective is to determine the specific sources affecting the measurements.</w:t>
      </w:r>
      <w:bookmarkEnd w:id="22"/>
      <w:r>
        <w:t xml:space="preserve"> </w:t>
      </w:r>
    </w:p>
    <w:p w14:paraId="056AD3F4" w14:textId="51C38F84"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74436B">
        <w:instrText xml:space="preserve"> ADDIN ZOTERO_ITEM CSL_CITATION {"citationID":"3RGkGLp2","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w:t>
      </w:r>
      <w:proofErr w:type="spellStart"/>
      <w:r>
        <w:t>Drewnick</w:t>
      </w:r>
      <w:proofErr w:type="spellEnd"/>
      <w:r>
        <w:t xml:space="preserve">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74436B">
        <w:instrText xml:space="preserve"> ADDIN ZOTERO_ITEM CSL_CITATION {"citationID":"qXVbDKeT","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have addressed the plume id</w:t>
      </w:r>
      <w:r w:rsidR="00CD707D">
        <w:t>en</w:t>
      </w:r>
      <w:r w:rsidR="00E32E30">
        <w:t>tif</w:t>
      </w:r>
      <w:r w:rsidR="00CD707D">
        <w:t>i</w:t>
      </w:r>
      <w:r w:rsidR="00E32E30">
        <w:t xml:space="preserve">cation question indirectly through background estimation and removal methods. </w:t>
      </w:r>
    </w:p>
    <w:p w14:paraId="3476DDA6" w14:textId="4D13E858" w:rsidR="00E32E30" w:rsidRDefault="00E32E30" w:rsidP="00E32E30">
      <w:pPr>
        <w:pStyle w:val="TAMainText"/>
      </w:pPr>
      <w:r>
        <w:t>These methods all have drawbacks. In the data used in the present work, the method of Hagler et al.</w:t>
      </w:r>
      <w:r w:rsidR="00E64672">
        <w:fldChar w:fldCharType="begin"/>
      </w:r>
      <w:r w:rsidR="0074436B">
        <w:instrText xml:space="preserve"> ADDIN ZOTERO_ITEM CSL_CITATION {"citationID":"NyTsiXkD","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w:t>
      </w:r>
      <w:proofErr w:type="spellStart"/>
      <w:r>
        <w:t>few</w:t>
      </w:r>
      <w:proofErr w:type="spellEnd"/>
      <w:r>
        <w:t xml:space="preserve"> to no points at all, suggesting that the method is sensitive to the time series utilized. The algorithm of </w:t>
      </w:r>
      <w:proofErr w:type="spellStart"/>
      <w:r>
        <w:t>Drewnick</w:t>
      </w:r>
      <w:proofErr w:type="spellEnd"/>
      <w:r>
        <w:t xml:space="preserve"> et al. suffers in situations where many plumes appear consecutively to one another, frequently leading to poor performance in those circumstances.</w:t>
      </w:r>
      <w:r w:rsidR="00E64672">
        <w:fldChar w:fldCharType="begin"/>
      </w:r>
      <w:r w:rsidR="0074436B">
        <w:instrText xml:space="preserve"> ADDIN ZOTERO_ITEM CSL_CITATION {"citationID":"Nvo0xMSq","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w:t>
      </w:r>
      <w:r w:rsidR="00A13812">
        <w:lastRenderedPageBreak/>
        <w:t xml:space="preserve">depend on a time window, which presents problems for complex, multi-day mobile monitoring time series. </w:t>
      </w:r>
    </w:p>
    <w:p w14:paraId="072D31BF" w14:textId="54D90BFB"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74436B">
        <w:instrText xml:space="preserve"> ADDIN ZOTERO_ITEM CSL_CITATION {"citationID":"7HttEJpI","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74436B">
        <w:instrText xml:space="preserve"> ADDIN ZOTERO_ITEM CSL_CITATION {"citationID":"z1fv5mga","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487F7355" w:rsidR="00A13812" w:rsidRPr="00A13812" w:rsidRDefault="00EC76D6" w:rsidP="00E32E30">
      <w:pPr>
        <w:pStyle w:val="TAMainText"/>
      </w:pPr>
      <w:ins w:id="40" w:author="Blake Actkinson" w:date="2022-08-21T12:20:00Z">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ins>
      <w:r w:rsidR="00A13812">
        <w:t>We utilize DBSCAN by envisioning daily mobile monitoring time series consisting of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w:t>
      </w:r>
      <w:bookmarkStart w:id="41" w:name="_Hlk113389889"/>
      <w:r w:rsidR="00A13812">
        <w:t>In the DBSCAN context, plumes would be labeled as noi</w:t>
      </w:r>
      <w:r w:rsidR="00CF2D6F">
        <w:t>s</w:t>
      </w:r>
      <w:r w:rsidR="00A13812">
        <w:t>e</w:t>
      </w:r>
      <w:ins w:id="42" w:author="Blake Actkinson" w:date="2022-09-06T20:45:00Z">
        <w:r w:rsidR="008A4D1E">
          <w:t>, though low-lying anomalies would be possible</w:t>
        </w:r>
      </w:ins>
      <w:r w:rsidR="00A13812">
        <w:t>.</w:t>
      </w:r>
      <w:bookmarkEnd w:id="41"/>
      <w:r w:rsidR="00A13812">
        <w:t xml:space="preserv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74436B">
        <w:instrText xml:space="preserve"> ADDIN ZOTERO_ITEM CSL_CITATION {"citationID":"H8k0tiqW","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w:t>
      </w:r>
      <w:r w:rsidR="00A13812">
        <w:lastRenderedPageBreak/>
        <w:t xml:space="preserve">dataset to </w:t>
      </w:r>
      <w:r w:rsidR="00CF2D6F">
        <w:t>i</w:t>
      </w:r>
      <w:r w:rsidR="00A13812">
        <w:t>dentify anomalies, which are then clustered into anomaly types li</w:t>
      </w:r>
      <w:r w:rsidR="00CF2D6F">
        <w:t>n</w:t>
      </w:r>
      <w:r w:rsidR="00A13812">
        <w:t xml:space="preserve">ked to specific </w:t>
      </w:r>
      <w:ins w:id="43" w:author="Blake Actkinson" w:date="2022-08-21T12:22:00Z">
        <w:r w:rsidR="00AB0A5C">
          <w:t xml:space="preserve">vehicle </w:t>
        </w:r>
      </w:ins>
      <w:r w:rsidR="00A13812">
        <w:t>emission sources. We tabulate the number of these different anomaly types by census tract</w:t>
      </w:r>
      <w:ins w:id="44" w:author="Blake Actkinson" w:date="2022-08-21T12:23:00Z">
        <w:r w:rsidR="00E753C7">
          <w:t xml:space="preserve"> and derive anomaly frequencies, which </w:t>
        </w:r>
      </w:ins>
      <w:ins w:id="45" w:author="Blake Actkinson" w:date="2022-08-27T09:57:00Z">
        <w:r w:rsidR="00763C1D">
          <w:t>are</w:t>
        </w:r>
      </w:ins>
      <w:ins w:id="46" w:author="Blake Actkinson" w:date="2022-08-21T12:23:00Z">
        <w:r w:rsidR="00E753C7">
          <w:t xml:space="preserve"> conceptualized as the probability of detecting a given anomaly type during the prescribed study period.</w:t>
        </w:r>
      </w:ins>
      <w:r w:rsidR="00A13812">
        <w:t xml:space="preserve"> </w:t>
      </w:r>
      <w:proofErr w:type="gramStart"/>
      <w:ins w:id="47" w:author="Blake Actkinson" w:date="2022-08-27T09:58:00Z">
        <w:r w:rsidR="00D71E9D">
          <w:t>In particular, we</w:t>
        </w:r>
        <w:proofErr w:type="gramEnd"/>
        <w:r w:rsidR="00D71E9D">
          <w:t xml:space="preserve"> demonstrate differences in anomaly frequencies in census tracts across Houston, which can be used to tailor census-tract specific air monitoring regulation and enforcement strategies.</w:t>
        </w:r>
      </w:ins>
      <w:ins w:id="48" w:author="Blake Actkinson" w:date="2022-09-06T20:23:00Z">
        <w:r w:rsidR="00763CCC">
          <w:t xml:space="preserve"> </w:t>
        </w:r>
      </w:ins>
      <w:del w:id="49" w:author="Blake Actkinson" w:date="2022-08-21T12:23:00Z">
        <w:r w:rsidR="00A13812" w:rsidDel="00E753C7">
          <w:delText xml:space="preserve">and </w:delText>
        </w:r>
      </w:del>
      <w:ins w:id="50" w:author="Blake Actkinson" w:date="2022-08-21T12:23:00Z">
        <w:r w:rsidR="00E753C7">
          <w:t xml:space="preserve">We </w:t>
        </w:r>
      </w:ins>
      <w:r w:rsidR="00A13812">
        <w:t>discuss the implications of the method, the results, and future directions for this research.</w:t>
      </w:r>
      <w:ins w:id="51" w:author="Blake Actkinson" w:date="2022-08-21T11:23:00Z">
        <w:r w:rsidR="00024322">
          <w:t xml:space="preserve"> </w:t>
        </w:r>
      </w:ins>
      <w:del w:id="52" w:author="Blake Actkinson" w:date="2022-08-21T11:31:00Z">
        <w:r w:rsidR="00A13812" w:rsidDel="00AD0ED6">
          <w:delText xml:space="preserve"> </w:delText>
        </w:r>
      </w:del>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0F376609" w:rsidR="006C7CAE" w:rsidRDefault="006C7CAE" w:rsidP="006C7CAE">
      <w:pPr>
        <w:pStyle w:val="TAMainText"/>
      </w:pPr>
      <w:bookmarkStart w:id="53" w:name="_Hlk113553810"/>
      <w:r>
        <w:t>Data were collected during the Houston mobile monitoring campaign and are described in detail elsewhere.</w:t>
      </w:r>
      <w:r w:rsidR="00E64672">
        <w:fldChar w:fldCharType="begin"/>
      </w:r>
      <w:r w:rsidR="0074436B">
        <w:instrText xml:space="preserve"> ADDIN ZOTERO_ITEM CSL_CITATION {"citationID":"xx3MoVAd","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t>
      </w:r>
      <w:ins w:id="54" w:author="Blake Actkinson" w:date="2022-09-05T20:26:00Z">
        <w:r w:rsidR="00A302E0">
          <w:t xml:space="preserve">The campaign’s objective was to </w:t>
        </w:r>
      </w:ins>
      <w:ins w:id="55" w:author="Blake Actkinson" w:date="2022-09-05T20:27:00Z">
        <w:r w:rsidR="00A302E0">
          <w:t>measure air pollution in 3</w:t>
        </w:r>
      </w:ins>
      <w:ins w:id="56" w:author="Blake Actkinson" w:date="2022-09-05T20:51:00Z">
        <w:r w:rsidR="00187A1F">
          <w:t>5</w:t>
        </w:r>
      </w:ins>
      <w:ins w:id="57" w:author="Blake Actkinson" w:date="2022-09-05T20:27:00Z">
        <w:r w:rsidR="00A302E0">
          <w:t xml:space="preserve"> different census tracts across the Greater Houston area in a 9-month timespan. </w:t>
        </w:r>
      </w:ins>
      <w:ins w:id="58" w:author="Blake Actkinson" w:date="2022-09-05T20:11:00Z">
        <w:r w:rsidR="00015268">
          <w:t>T</w:t>
        </w:r>
      </w:ins>
      <w:del w:id="59" w:author="Blake Actkinson" w:date="2022-09-05T20:11:00Z">
        <w:r w:rsidDel="00015268">
          <w:delText>In brief, t</w:delText>
        </w:r>
      </w:del>
      <w:r>
        <w:t xml:space="preserve">wo Google Street View cars </w:t>
      </w:r>
      <w:ins w:id="60" w:author="Blake Actkinson" w:date="2022-09-05T20:28:00Z">
        <w:r w:rsidR="00A302E0">
          <w:t xml:space="preserve">were driven through these census tracts </w:t>
        </w:r>
      </w:ins>
      <w:del w:id="61" w:author="Blake Actkinson" w:date="2022-09-05T20:28:00Z">
        <w:r w:rsidDel="00A302E0">
          <w:delText xml:space="preserve">drove different census tracts in the Greater Houston area </w:delText>
        </w:r>
      </w:del>
      <w:r>
        <w:t>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w:t>
      </w:r>
      <w:ins w:id="62" w:author="Blake Actkinson" w:date="2022-09-05T20:28:00Z">
        <w:r w:rsidR="00A302E0">
          <w:t xml:space="preserve"> We </w:t>
        </w:r>
      </w:ins>
      <w:ins w:id="63" w:author="Blake Actkinson" w:date="2022-09-05T20:29:00Z">
        <w:r w:rsidR="00A302E0">
          <w:t>discard PM</w:t>
        </w:r>
        <w:r w:rsidR="00A302E0">
          <w:rPr>
            <w:vertAlign w:val="subscript"/>
          </w:rPr>
          <w:t>2.5</w:t>
        </w:r>
        <w:r w:rsidR="00A302E0">
          <w:t xml:space="preserve"> and O</w:t>
        </w:r>
        <w:r w:rsidR="00A302E0">
          <w:rPr>
            <w:vertAlign w:val="subscript"/>
          </w:rPr>
          <w:t>3</w:t>
        </w:r>
        <w:r w:rsidR="00A302E0">
          <w:t xml:space="preserve"> due to their secondary nature.</w:t>
        </w:r>
      </w:ins>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ins w:id="64" w:author="Blake Actkinson" w:date="2022-09-05T20:30:00Z">
        <w:r w:rsidR="00A302E0">
          <w:t xml:space="preserve"> Using logged GPS coordinates available in each car, a massive spatiotemporal dataset was collected spanning millions of observations across a 9-month span.</w:t>
        </w:r>
      </w:ins>
    </w:p>
    <w:p w14:paraId="4B63F9A3" w14:textId="27942BC4" w:rsidR="008F79CD" w:rsidRDefault="00A302E0" w:rsidP="006C7CAE">
      <w:pPr>
        <w:pStyle w:val="TAMainText"/>
      </w:pPr>
      <w:ins w:id="65" w:author="Blake Actkinson" w:date="2022-09-05T20:31:00Z">
        <w:r>
          <w:t>In this work, w</w:t>
        </w:r>
      </w:ins>
      <w:del w:id="66" w:author="Blake Actkinson" w:date="2022-09-05T20:31:00Z">
        <w:r w:rsidR="002F59BB" w:rsidDel="00A302E0">
          <w:delText>W</w:delText>
        </w:r>
      </w:del>
      <w:r w:rsidR="002F59BB">
        <w:t xml:space="preserve">e </w:t>
      </w:r>
      <w:proofErr w:type="gramStart"/>
      <w:r w:rsidR="002F59BB">
        <w:t>create</w:t>
      </w:r>
      <w:proofErr w:type="gramEnd"/>
      <w:r w:rsidR="002F59BB">
        <w:t xml:space="preserve"> a multivariate dataset consisting of the</w:t>
      </w:r>
      <w:del w:id="67" w:author="Blake Actkinson" w:date="2022-09-05T20:31:00Z">
        <w:r w:rsidR="002F59BB" w:rsidDel="00A302E0">
          <w:delText>se</w:delText>
        </w:r>
      </w:del>
      <w:ins w:id="68" w:author="Blake Actkinson" w:date="2022-09-05T20:31:00Z">
        <w:r>
          <w:t xml:space="preserve"> aforementioned</w:t>
        </w:r>
      </w:ins>
      <w:r w:rsidR="002F59BB">
        <w:t xml:space="preserve"> four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w:t>
      </w:r>
      <w:r w:rsidR="002F59BB">
        <w:lastRenderedPageBreak/>
        <w:t xml:space="preserve">analysis. </w:t>
      </w:r>
      <w:bookmarkStart w:id="69" w:name="_Hlk113553631"/>
      <w:ins w:id="70" w:author="Blake Actkinson" w:date="2022-08-21T11:24:00Z">
        <w:r w:rsidR="004F5EDB">
          <w:t xml:space="preserve">In the 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ins>
      <w:ins w:id="71" w:author="Blake Actkinson" w:date="2022-08-21T11:25:00Z">
        <w:r w:rsidR="004F45BF">
          <w:t xml:space="preserve">To perform analysis at a finer temporal resolution, </w:t>
        </w:r>
      </w:ins>
      <w:ins w:id="72" w:author="Blake Actkinson" w:date="2022-08-21T11:26:00Z">
        <w:r w:rsidR="00E04136">
          <w:t xml:space="preserve">as well as to address missing data, </w:t>
        </w:r>
      </w:ins>
      <w:ins w:id="73" w:author="Blake Actkinson" w:date="2022-08-21T11:25:00Z">
        <w:r w:rsidR="004F45BF">
          <w:t xml:space="preserve">we </w:t>
        </w:r>
      </w:ins>
      <w:del w:id="74" w:author="Blake Actkinson" w:date="2022-08-21T11:25:00Z">
        <w:r w:rsidR="002F59BB" w:rsidRPr="004F5EDB" w:rsidDel="004F45BF">
          <w:delText>T</w:delText>
        </w:r>
      </w:del>
      <w:del w:id="75" w:author="Blake Actkinson" w:date="2022-09-08T18:16:00Z">
        <w:r w:rsidR="002F59BB" w:rsidRPr="004F5EDB" w:rsidDel="00B90104">
          <w:delText>o</w:delText>
        </w:r>
      </w:del>
      <w:r w:rsidR="002F59BB">
        <w:t xml:space="preserve"> </w:t>
      </w:r>
      <w:del w:id="76" w:author="Blake Actkinson" w:date="2022-08-21T11:26:00Z">
        <w:r w:rsidR="002F59BB" w:rsidDel="00E04136">
          <w:delText>bring NO and NO</w:delText>
        </w:r>
        <w:r w:rsidR="002F59BB" w:rsidDel="00E04136">
          <w:rPr>
            <w:vertAlign w:val="subscript"/>
          </w:rPr>
          <w:delText>2</w:delText>
        </w:r>
        <w:r w:rsidR="002F59BB" w:rsidDel="00E04136">
          <w:delText xml:space="preserve"> measurements to 1-s time resolution </w:delText>
        </w:r>
        <w:r w:rsidR="002F59BB" w:rsidDel="00E72637">
          <w:delText xml:space="preserve">and to address missing data, </w:delText>
        </w:r>
      </w:del>
      <w:ins w:id="77" w:author="Blake Actkinson" w:date="2022-08-21T11:26:00Z">
        <w:r w:rsidR="00E72637">
          <w:t>us</w:t>
        </w:r>
      </w:ins>
      <w:ins w:id="78" w:author="Blake Actkinson" w:date="2022-08-21T11:27:00Z">
        <w:r w:rsidR="00E04136">
          <w:t>e</w:t>
        </w:r>
      </w:ins>
      <w:ins w:id="79" w:author="Blake Actkinson" w:date="2022-08-21T11:26:00Z">
        <w:r w:rsidR="00E72637">
          <w:t xml:space="preserve"> </w:t>
        </w:r>
      </w:ins>
      <w:r w:rsidR="002F59BB">
        <w:t xml:space="preserve">monotone Hermitian splines </w:t>
      </w:r>
      <w:del w:id="80" w:author="Blake Actkinson" w:date="2022-08-21T11:26:00Z">
        <w:r w:rsidR="002F59BB" w:rsidDel="00E72637">
          <w:delText xml:space="preserve">were used </w:delText>
        </w:r>
      </w:del>
      <w:r w:rsidR="002F59BB">
        <w:t xml:space="preserve">to impute missing measurements up to a 6-s time gap. </w:t>
      </w:r>
      <w:ins w:id="81" w:author="Blake Actkinson" w:date="2022-09-08T18:13:00Z">
        <w:r w:rsidR="00FD0986">
          <w:t xml:space="preserve">While previous mobile monitoring studies have fused 5-s data with 1-s </w:t>
        </w:r>
      </w:ins>
      <w:ins w:id="82" w:author="Blake Actkinson" w:date="2022-09-08T18:14:00Z">
        <w:r w:rsidR="00FD0986">
          <w:t>data by repeating the same 5-s measurement each second across the entire interval,</w:t>
        </w:r>
      </w:ins>
      <w:r w:rsidR="00FD0986">
        <w:fldChar w:fldCharType="begin"/>
      </w:r>
      <w:r w:rsidR="00B90104">
        <w:instrText xml:space="preserve"> ADDIN ZOTERO_ITEM CSL_CITATION {"citationID":"xAnrluvZ","properties":{"formattedCitation":"\\super 8,10\\nosupersub{}","plainCitation":"8,10","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814,"uris":["http://zotero.org/users/4282478/items/2P95B4ZG"],"itemData":{"id":814,"type":"article-journal","abstract":"&lt;p&gt;&lt;strong class=\"journal-contentHeaderColor\"&gt;Abstract.&lt;/strong&gt; We investigated spatial and temporal patterns in the concentration and composition of submicron particulate matter (PM&lt;span class=\"inline-formula\"&gt;&lt;sub&gt;1&lt;/sub&gt;&lt;/span&gt;) in Oakland, California, in the summer of 2017 using an aerosol mass spectrometer mounted in a mobile laboratory. We performed &lt;span class=\"inline-formula\"&gt;</w:instrText>
      </w:r>
      <w:r w:rsidR="00B90104">
        <w:rPr>
          <w:rFonts w:ascii="Cambria Math" w:hAnsi="Cambria Math" w:cs="Cambria Math"/>
        </w:rPr>
        <w:instrText>∼</w:instrText>
      </w:r>
      <w:r w:rsidR="00B90104">
        <w:instrText>160&lt;/span&gt;&amp;thinsp;h of mobile sampling in the city over a 20-day period. Measurements are compared for three adjacent neighborhoods with distinct land uses: a central business district (“downtown”), a residential district (“West Oakland”), and a major shipping port (“port”). The average organic aerosol (OA) concentration is 5.3&amp;thinsp;&lt;span class=\"inline-formula\"&gt;µ&lt;/span&gt;g&amp;thinsp;m&lt;span class=\"inline-formula\"&gt;&lt;sup&gt;−3&lt;/sup&gt;&lt;/span&gt; and contributes &lt;span class=\"inline-formula\"&gt;</w:instrText>
      </w:r>
      <w:r w:rsidR="00B90104">
        <w:rPr>
          <w:rFonts w:ascii="Cambria Math" w:hAnsi="Cambria Math" w:cs="Cambria Math"/>
        </w:rPr>
        <w:instrText>∼</w:instrText>
      </w:r>
      <w:r w:rsidR="00B90104">
        <w:instrText>50&lt;/span&gt;&amp;thinsp;% of the PM&lt;span class=\"inline-formula\"&gt;&lt;sub&gt;1&lt;/sub&gt;&lt;/span&gt; mass. OA concentrations in downtown are, on average, 1.5&amp;thinsp;&lt;span class=\"inline-formula\"&gt;µ&lt;/span&gt;g&amp;thinsp;m&lt;span class=\"inline-formula\"&gt;&lt;sup&gt;−3&lt;/sup&gt;&lt;/span&gt; higher than in West Oakland and port. We decomposed OA into three factors using positive matrix factorization: hydrocarbon-like OA (HOA; 20&amp;thinsp;% average contribution), cooking OA (COA; 25&amp;thinsp;%), and less-oxidized oxygenated OA (LO-OOA; 55&amp;thinsp;%). The collective 45&amp;thinsp;% contribution from primary OA (HOA&amp;thinsp;&lt;span class=\"inline-formula\"&gt;+&lt;/span&gt;&amp;thinsp;COA) emphasizes the importance of primary emissions in Oakland. The dominant source of primary OA shifts from HOA-rich in the morning to COA-rich after lunchtime. COA in downtown is consistently higher than West Oakland and port due to a large number of restaurants. HOA exhibits variability in space and time. The morning-time HOA concentration in downtown is twice that in port, but port HOA increases more than two-fold during midday, likely because trucking activity at the port peaks at that time. While it is challenging to mathematically apportion traffic-emitted OA between drayage trucks and cars, combining measurements of OA with black carbon and CO suggests that while trucks have an important effect on OA and BC at the port, gasoline-engine cars are the dominant source of traffic emissions in the rest of Oakland. Despite the expectation of being spatially uniform, LO-OOA also exhibits spatial differences. Morning-time LO-OOA in downtown is roughly 25&amp;thinsp;% (&lt;span class=\"inline-formula\"&gt;</w:instrText>
      </w:r>
      <w:r w:rsidR="00B90104">
        <w:rPr>
          <w:rFonts w:ascii="Cambria Math" w:hAnsi="Cambria Math" w:cs="Cambria Math"/>
        </w:rPr>
        <w:instrText>∼</w:instrText>
      </w:r>
      <w:r w:rsidR="00B90104">
        <w:instrText xml:space="preserve">0.6&lt;/span&gt;&amp;thinsp;&lt;span class=\"inline-formula\"&gt;µ&lt;/span&gt;g&amp;thinsp;m&lt;span class=\"inline-formula\"&gt;&lt;sup&gt;−3&lt;/sup&gt;&lt;/span&gt;) higher than the rest of Oakland. Even as the entire domain approaches a more uniform photochemical state in the afternoon, downtown LO-OOA remains statistically higher than West Oakland and port, suggesting that downtown is a microenvironment with higher photochemical activity. Higher concentrations of particulate sulfate (also of secondary origin) with no direct sources in Oakland further reflect higher photochemical activity in downtown. A combination of several factors (poor ventilation of air masses in street canyons, higher concentrations of precursor gases, higher concentrations of the hydroxyl radical) likely results in the proposed high photochemical activity in downtown. Lastly, through Van Krevelen analysis of the elemental ratios (H&amp;thinsp;&lt;span class=\"inline-formula\"&gt;∕&lt;/span&gt;&amp;thinsp;C, O&amp;thinsp;&lt;span class=\"inline-formula\"&gt;∕&lt;/span&gt;&amp;thinsp;C) of the OA, we show that OA in Oakland is more chemically reduced than several other urban areas. This underscores the importance of primary emissions in Oakland. We also show that mixing of oceanic air masses with these primary emissions in Oakland is an important processing mechanism that governs the overall OA composition in Oakland.&lt;/p&gt;","container-title":"Atmospheric Chemistry and Physics","DOI":"10.5194/acp-18-16325-2018","ISSN":"1680-7316","issue":"22","language":"English","note":"publisher: Copernicus GmbH","page":"16325-16344","source":"acp.copernicus.org","title":"High-spatial-resolution mapping and source apportionment of aerosol composition in Oakland, California, using mobile aerosol mass spectrometry","volume":"18","author":[{"family":"Shah","given":"Rishabh U."},{"family":"Robinson","given":"Ellis S."},{"family":"Gu","given":"Peishi"},{"family":"Robinson","given":"Allen L."},{"family":"Apte","given":"Joshua S."},{"family":"Presto","given":"Albert A."}],"issued":{"date-parts":[["2018",11,16]]}}}],"schema":"https://github.com/citation-style-language/schema/raw/master/csl-citation.json"} </w:instrText>
      </w:r>
      <w:r w:rsidR="00FD0986">
        <w:fldChar w:fldCharType="separate"/>
      </w:r>
      <w:r w:rsidR="00B90104" w:rsidRPr="00B90104">
        <w:rPr>
          <w:szCs w:val="24"/>
          <w:vertAlign w:val="superscript"/>
        </w:rPr>
        <w:t>8,10</w:t>
      </w:r>
      <w:r w:rsidR="00FD0986">
        <w:fldChar w:fldCharType="end"/>
      </w:r>
      <w:ins w:id="83" w:author="Blake Actkinson" w:date="2022-09-08T18:14:00Z">
        <w:r w:rsidR="00FD0986">
          <w:t xml:space="preserve"> we argue that using </w:t>
        </w:r>
      </w:ins>
      <w:ins w:id="84" w:author="Blake Actkinson" w:date="2022-09-08T18:19:00Z">
        <w:r w:rsidR="00B90104">
          <w:t>monotone Hermitian</w:t>
        </w:r>
      </w:ins>
      <w:ins w:id="85" w:author="Blake Actkinson" w:date="2022-09-08T18:14:00Z">
        <w:r w:rsidR="00FD0986">
          <w:t xml:space="preserve"> spline</w:t>
        </w:r>
      </w:ins>
      <w:ins w:id="86" w:author="Blake Actkinson" w:date="2022-09-08T18:19:00Z">
        <w:r w:rsidR="00B90104">
          <w:t>s</w:t>
        </w:r>
      </w:ins>
      <w:ins w:id="87" w:author="Blake Actkinson" w:date="2022-09-08T18:14:00Z">
        <w:r w:rsidR="00FD0986">
          <w:t xml:space="preserve"> provides a better estimate o</w:t>
        </w:r>
      </w:ins>
      <w:ins w:id="88" w:author="Blake Actkinson" w:date="2022-09-08T18:15:00Z">
        <w:r w:rsidR="00FD0986">
          <w:t>f missing 1-s information.</w:t>
        </w:r>
      </w:ins>
      <w:bookmarkEnd w:id="69"/>
      <w:ins w:id="89" w:author="Blake Actkinson" w:date="2022-09-08T18:14:00Z">
        <w:r w:rsidR="00FD0986">
          <w:t xml:space="preserve"> </w:t>
        </w:r>
      </w:ins>
      <w:ins w:id="90" w:author="Blake Actkinson" w:date="2022-09-08T18:13:00Z">
        <w:r w:rsidR="00FD0986">
          <w:t xml:space="preserve"> </w:t>
        </w:r>
      </w:ins>
      <w:r w:rsidR="002F59BB">
        <w:t>Total imputed percentages for each pollutant were 1.06%, 80.0%, 80.0%, 0.42% and 0.49% for BC, NO, NO</w:t>
      </w:r>
      <w:r w:rsidR="002F59BB">
        <w:rPr>
          <w:vertAlign w:val="subscript"/>
        </w:rPr>
        <w:t>2</w:t>
      </w:r>
      <w:r w:rsidR="002F59BB">
        <w:t>, CO</w:t>
      </w:r>
      <w:r w:rsidR="002F59BB">
        <w:rPr>
          <w:vertAlign w:val="subscript"/>
        </w:rPr>
        <w:t>2</w:t>
      </w:r>
      <w:r w:rsidR="002F59BB">
        <w:t>, and UFP respectively; 90.1% of NO</w:t>
      </w:r>
      <w:r w:rsidR="002F59BB">
        <w:rPr>
          <w:vertAlign w:val="subscript"/>
        </w:rPr>
        <w:t>x</w:t>
      </w:r>
      <w:r w:rsidR="002F59BB">
        <w:t xml:space="preserve"> real</w:t>
      </w:r>
      <w:ins w:id="91" w:author="Blake Actkinson" w:date="2022-08-21T11:27:00Z">
        <w:r w:rsidR="00115FFB">
          <w:t>i</w:t>
        </w:r>
      </w:ins>
      <w:r w:rsidR="002F59BB">
        <w:t xml:space="preserve">zations had at least one imputed measurement. Any multivariate realization with at least one missing observation in a variable not imputed was excluded otherwise. Days had to possess a minimum of 600 realizations to be included in the analysis. </w:t>
      </w:r>
      <w:bookmarkStart w:id="92" w:name="_Hlk113553698"/>
      <w:ins w:id="93" w:author="Blake Actkinson" w:date="2022-09-05T20:32:00Z">
        <w:r w:rsidR="0074436B">
          <w:t xml:space="preserve">Using road shapefiles available through the </w:t>
        </w:r>
        <w:proofErr w:type="spellStart"/>
        <w:r w:rsidR="0074436B">
          <w:t>TigerLINE</w:t>
        </w:r>
        <w:proofErr w:type="spellEnd"/>
        <w:r w:rsidR="0074436B">
          <w:t xml:space="preserve"> road database,</w:t>
        </w:r>
      </w:ins>
      <w:r w:rsidR="00BE7669">
        <w:fldChar w:fldCharType="begin"/>
      </w:r>
      <w:r w:rsidR="00BE7669">
        <w:instrText xml:space="preserve"> ADDIN ZOTERO_ITEM CSL_CITATION {"citationID":"1fErJVsF","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BE7669">
        <w:fldChar w:fldCharType="separate"/>
      </w:r>
      <w:r w:rsidR="00BE7669" w:rsidRPr="00BE7669">
        <w:rPr>
          <w:szCs w:val="24"/>
          <w:vertAlign w:val="superscript"/>
        </w:rPr>
        <w:t>11</w:t>
      </w:r>
      <w:r w:rsidR="00BE7669">
        <w:fldChar w:fldCharType="end"/>
      </w:r>
      <w:ins w:id="94" w:author="Blake Actkinson" w:date="2022-09-05T20:32:00Z">
        <w:r w:rsidR="0074436B">
          <w:t xml:space="preserve"> we assign road categories to each of our points based on their respective latitude and longitude coordinates. </w:t>
        </w:r>
      </w:ins>
      <w:bookmarkEnd w:id="92"/>
      <w:r w:rsidR="002F59BB">
        <w:t>To be consistent with Miller and Actkinson et al.,</w:t>
      </w:r>
      <w:r w:rsidR="00E64672">
        <w:fldChar w:fldCharType="begin"/>
      </w:r>
      <w:r w:rsidR="0074436B">
        <w:instrText xml:space="preserve"> ADDIN ZOTERO_ITEM CSL_CITATION {"citationID":"If4JD8wT","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2F59BB">
        <w:t xml:space="preserve"> we restrict our analysis to points with logged latitude/longitude coordinates on primary, se</w:t>
      </w:r>
      <w:r w:rsidR="008F79CD">
        <w:t>condary, local, and private roads, as well as ramps and service drives</w:t>
      </w:r>
      <w:ins w:id="95" w:author="Blake Actkinson" w:date="2022-09-05T20:33:00Z">
        <w:r w:rsidR="0074436B">
          <w:t>, since these are roads typically relevant to an individual’s exposure</w:t>
        </w:r>
      </w:ins>
      <w:del w:id="96" w:author="Blake Actkinson" w:date="2022-09-05T20:33:00Z">
        <w:r w:rsidR="008F79CD" w:rsidDel="0074436B">
          <w:delText xml:space="preserve"> as defined by the TigerLINE census</w:delText>
        </w:r>
      </w:del>
      <w:r w:rsidR="008F79CD">
        <w:t>.</w:t>
      </w:r>
      <w:r w:rsidR="00E64672">
        <w:fldChar w:fldCharType="begin"/>
      </w:r>
      <w:r w:rsidR="00B90104">
        <w:instrText xml:space="preserve"> ADDIN ZOTERO_ITEM CSL_CITATION {"citationID":"64sYJUik","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B90104" w:rsidRPr="00B90104">
        <w:rPr>
          <w:szCs w:val="24"/>
          <w:vertAlign w:val="superscript"/>
        </w:rPr>
        <w:t>11</w:t>
      </w:r>
      <w:r w:rsidR="00E64672">
        <w:fldChar w:fldCharType="end"/>
      </w:r>
      <w:r w:rsidR="008F79CD">
        <w:t xml:space="preserve"> </w:t>
      </w:r>
      <w:ins w:id="97" w:author="Blake Actkinson" w:date="2022-09-05T20:33:00Z">
        <w:r w:rsidR="0074436B">
          <w:t xml:space="preserve">To account for GPS error, </w:t>
        </w:r>
      </w:ins>
      <w:del w:id="98" w:author="Blake Actkinson" w:date="2022-09-05T20:33:00Z">
        <w:r w:rsidR="008F79CD" w:rsidDel="0074436B">
          <w:delText xml:space="preserve">Additionally, </w:delText>
        </w:r>
      </w:del>
      <w:r w:rsidR="008F79CD">
        <w:t xml:space="preserve">we remove logged </w:t>
      </w:r>
      <w:del w:id="99" w:author="Blake Actkinson" w:date="2022-09-05T20:33:00Z">
        <w:r w:rsidR="008F79CD" w:rsidDel="0074436B">
          <w:delText>global positioning system (</w:delText>
        </w:r>
      </w:del>
      <w:r w:rsidR="008F79CD">
        <w:t>GPS</w:t>
      </w:r>
      <w:del w:id="100" w:author="Blake Actkinson" w:date="2022-09-05T20:33:00Z">
        <w:r w:rsidR="008F79CD" w:rsidDel="0074436B">
          <w:delText>)</w:delText>
        </w:r>
      </w:del>
      <w:r w:rsidR="008F79CD">
        <w:t xml:space="preserve"> coordinates </w:t>
      </w:r>
      <w:ins w:id="101" w:author="Blake Actkinson" w:date="2022-09-05T20:34:00Z">
        <w:r w:rsidR="0074436B">
          <w:t xml:space="preserve">whose nearest neighbor distance to a </w:t>
        </w:r>
      </w:ins>
      <w:del w:id="102" w:author="Blake Actkinson" w:date="2022-09-05T20:34:00Z">
        <w:r w:rsidR="008F79CD" w:rsidDel="0074436B">
          <w:delText xml:space="preserve">more than 30 m away from a given </w:delText>
        </w:r>
      </w:del>
      <w:proofErr w:type="spellStart"/>
      <w:r w:rsidR="008F79CD">
        <w:t>TigerLINE</w:t>
      </w:r>
      <w:proofErr w:type="spellEnd"/>
      <w:r w:rsidR="008F79CD">
        <w:t xml:space="preserve"> shapefile point</w:t>
      </w:r>
      <w:ins w:id="103" w:author="Blake Actkinson" w:date="2022-09-05T20:34:00Z">
        <w:r w:rsidR="0074436B">
          <w:t xml:space="preserve"> is more than 30 m </w:t>
        </w:r>
      </w:ins>
      <w:ins w:id="104" w:author="Blake Actkinson" w:date="2022-09-05T20:35:00Z">
        <w:r w:rsidR="0074436B">
          <w:t>away.</w:t>
        </w:r>
      </w:ins>
      <w:del w:id="105" w:author="Blake Actkinson" w:date="2022-09-05T20:34:00Z">
        <w:r w:rsidR="008F79CD" w:rsidDel="0074436B">
          <w:delText>, as these points were subject to GPS error,</w:delText>
        </w:r>
      </w:del>
      <w:r w:rsidR="008F79CD">
        <w:t xml:space="preserve"> </w:t>
      </w:r>
      <w:del w:id="106" w:author="Blake Actkinson" w:date="2022-09-05T20:35:00Z">
        <w:r w:rsidR="008F79CD" w:rsidDel="0074436B">
          <w:delText>as</w:delText>
        </w:r>
      </w:del>
      <w:ins w:id="107" w:author="Blake Actkinson" w:date="2022-09-05T20:35:00Z">
        <w:r w:rsidR="0074436B">
          <w:t xml:space="preserve"> Additionally, we observed evidence of the vehicles sampling their own exhaust when driving to and from dead ends</w:t>
        </w:r>
      </w:ins>
      <w:ins w:id="108" w:author="Blake Actkinson" w:date="2022-09-05T20:36:00Z">
        <w:r w:rsidR="0074436B">
          <w:t xml:space="preserve"> in a previous analysis of the dataset</w:t>
        </w:r>
      </w:ins>
      <w:ins w:id="109" w:author="Blake Actkinson" w:date="2022-09-05T20:35:00Z">
        <w:r w:rsidR="0074436B">
          <w:t>.</w:t>
        </w:r>
      </w:ins>
      <w:r w:rsidR="0074436B">
        <w:fldChar w:fldCharType="begin"/>
      </w:r>
      <w:r w:rsidR="0074436B">
        <w:instrText xml:space="preserve"> ADDIN ZOTERO_ITEM CSL_CITATION {"citationID":"dZUzEUus","properties":{"formattedCitation":"\\super 8\\nosupersub{}","plainCitation":"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74436B">
        <w:fldChar w:fldCharType="separate"/>
      </w:r>
      <w:r w:rsidR="0074436B" w:rsidRPr="0074436B">
        <w:rPr>
          <w:szCs w:val="24"/>
          <w:vertAlign w:val="superscript"/>
        </w:rPr>
        <w:t>8</w:t>
      </w:r>
      <w:r w:rsidR="0074436B">
        <w:fldChar w:fldCharType="end"/>
      </w:r>
      <w:r w:rsidR="008F79CD">
        <w:t xml:space="preserve"> </w:t>
      </w:r>
      <w:ins w:id="110" w:author="Blake Actkinson" w:date="2022-09-05T20:36:00Z">
        <w:r w:rsidR="0074436B">
          <w:t>Since the objective of the work is to not characterize</w:t>
        </w:r>
      </w:ins>
      <w:ins w:id="111" w:author="Blake Actkinson" w:date="2022-09-05T20:37:00Z">
        <w:r w:rsidR="0074436B">
          <w:t xml:space="preserve"> each individual vehicle’s emissions, we remove </w:t>
        </w:r>
      </w:ins>
      <w:del w:id="112" w:author="Blake Actkinson" w:date="2022-09-05T20:36:00Z">
        <w:r w:rsidR="008F79CD" w:rsidDel="0074436B">
          <w:delText xml:space="preserve">well </w:delText>
        </w:r>
      </w:del>
      <w:del w:id="113" w:author="Blake Actkinson" w:date="2022-09-05T20:37:00Z">
        <w:r w:rsidR="008F79CD" w:rsidDel="0074436B">
          <w:delText>as</w:delText>
        </w:r>
      </w:del>
      <w:r w:rsidR="008F79CD">
        <w:t xml:space="preserve"> points less than 30 m from a dead end in a road</w:t>
      </w:r>
      <w:del w:id="114" w:author="Blake Actkinson" w:date="2022-09-05T20:37:00Z">
        <w:r w:rsidR="008F79CD" w:rsidDel="0074436B">
          <w:delText xml:space="preserve"> due to potential self-sampling contamination</w:delText>
        </w:r>
      </w:del>
      <w:r w:rsidR="008F79CD">
        <w:t>.</w:t>
      </w:r>
    </w:p>
    <w:bookmarkEnd w:id="53"/>
    <w:p w14:paraId="67B4149F" w14:textId="4E5A5423" w:rsidR="008F79CD" w:rsidRDefault="008F79CD" w:rsidP="008F79CD">
      <w:pPr>
        <w:pStyle w:val="TAMainText"/>
        <w:numPr>
          <w:ilvl w:val="1"/>
          <w:numId w:val="11"/>
        </w:numPr>
        <w:rPr>
          <w:b/>
          <w:bCs/>
        </w:rPr>
      </w:pPr>
      <w:r>
        <w:rPr>
          <w:b/>
          <w:bCs/>
        </w:rPr>
        <w:t>DBSCAN – A Brief Description</w:t>
      </w:r>
    </w:p>
    <w:p w14:paraId="7A5A9C67" w14:textId="3111677A" w:rsidR="008F79CD" w:rsidRDefault="008F79CD" w:rsidP="008F79CD">
      <w:pPr>
        <w:pStyle w:val="TAMainText"/>
        <w:rPr>
          <w:iCs/>
        </w:rPr>
      </w:pPr>
      <w:r>
        <w:t>DBSCAN is a clustering routine originally conceived by Ester et al.</w:t>
      </w:r>
      <w:r w:rsidR="00E64672">
        <w:fldChar w:fldCharType="begin"/>
      </w:r>
      <w:r w:rsidR="0074436B">
        <w:instrText xml:space="preserve"> ADDIN ZOTERO_ITEM CSL_CITATION {"citationID":"fmirPemK","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w:t>
      </w:r>
      <w:proofErr w:type="spellStart"/>
      <w:r w:rsidR="003B71F8">
        <w:t>MinPts</w:t>
      </w:r>
      <w:proofErr w:type="spellEnd"/>
      <w:r w:rsidR="003B71F8">
        <w:t xml:space="preserve">, DBSCAN seeks to label points that have </w:t>
      </w:r>
      <w:proofErr w:type="spellStart"/>
      <w:r w:rsidR="003B71F8">
        <w:t>MinPts</w:t>
      </w:r>
      <w:proofErr w:type="spellEnd"/>
      <w:r w:rsidR="003B71F8">
        <w:t xml:space="preserve"> points within </w:t>
      </w:r>
      <w:r w:rsidR="003B71F8">
        <w:lastRenderedPageBreak/>
        <w:t xml:space="preserve">a neighborhood defined with radius </w:t>
      </w:r>
      <m:oMath>
        <m:r>
          <m:rPr>
            <m:nor/>
          </m:rPr>
          <w:rPr>
            <w:iCs/>
          </w:rPr>
          <m:t>ϵ</m:t>
        </m:r>
      </m:oMath>
      <w:r w:rsidR="003B71F8">
        <w:rPr>
          <w:iCs/>
        </w:rPr>
        <w:t xml:space="preserve"> as core points, points that do not meet the </w:t>
      </w:r>
      <w:proofErr w:type="spellStart"/>
      <w:r w:rsidR="003B71F8">
        <w:rPr>
          <w:iCs/>
        </w:rPr>
        <w:t>MinPts</w:t>
      </w:r>
      <w:proofErr w:type="spellEnd"/>
      <w:r w:rsidR="003B71F8">
        <w:rPr>
          <w:iCs/>
        </w:rPr>
        <w:t xml:space="preserve"> criteria but have a core point within their </w:t>
      </w:r>
      <m:oMath>
        <m:r>
          <m:rPr>
            <m:nor/>
          </m:rPr>
          <w:rPr>
            <w:iCs/>
          </w:rPr>
          <m:t>ϵ</m:t>
        </m:r>
      </m:oMath>
      <w:r w:rsidR="003B71F8">
        <w:rPr>
          <w:iCs/>
        </w:rPr>
        <w:t>-neighborhood as border points, and points that do not fit either of these criteria as noise.</w:t>
      </w:r>
    </w:p>
    <w:p w14:paraId="7A292374" w14:textId="355F35E4"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B90104">
        <w:rPr>
          <w:iCs/>
        </w:rPr>
        <w:instrText xml:space="preserve"> ADDIN ZOTERO_ITEM CSL_CITATION {"citationID":"F7ePLrGC","properties":{"formattedCitation":"\\super 12\\nosupersub{}","plainCitation":"12","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B90104" w:rsidRPr="00B90104">
        <w:rPr>
          <w:szCs w:val="24"/>
          <w:vertAlign w:val="superscript"/>
        </w:rPr>
        <w:t>12</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m:t>
          </m:r>
          <w:proofErr w:type="spellStart"/>
          <m:r>
            <m:rPr>
              <m:nor/>
            </m:rPr>
            <m:t>D|d</m:t>
          </m:r>
          <w:proofErr w:type="spellEnd"/>
          <m:r>
            <m:rPr>
              <m:nor/>
            </m:rPr>
            <m:t>(</m:t>
          </m:r>
          <w:proofErr w:type="spellStart"/>
          <m:r>
            <m:rPr>
              <m:nor/>
            </m:rPr>
            <m:t>p,q</m:t>
          </m:r>
          <w:proofErr w:type="spellEnd"/>
          <m:r>
            <m:rPr>
              <m:nor/>
            </m:rPr>
            <m:t>) &lt; ϵ}                                                                                                             (1)</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t>
          </m:r>
          <w:proofErr w:type="spellStart"/>
          <m:r>
            <m:rPr>
              <m:nor/>
            </m:rPr>
            <m:t>MinPts</m:t>
          </m:r>
          <w:proofErr w:type="spellEnd"/>
          <m:r>
            <m:rPr>
              <m:nor/>
            </m:rPr>
            <m:t xml:space="preserve">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t xml:space="preserve">Where </w:t>
      </w:r>
      <w:proofErr w:type="spellStart"/>
      <w:r>
        <w:t>MinPts</w:t>
      </w:r>
      <w:proofErr w:type="spellEnd"/>
      <w:r>
        <w:t xml:space="preserve">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w:t>
      </w:r>
      <w:proofErr w:type="spellStart"/>
      <w:r>
        <w:t>IgorPro</w:t>
      </w:r>
      <w:proofErr w:type="spellEnd"/>
      <w:r>
        <w:t xml:space="preserve"> was used to flag plumes by visually inspecting the time series for spikes in pollutant </w:t>
      </w:r>
      <w:r>
        <w:lastRenderedPageBreak/>
        <w:t>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t>Algorithm Description</w:t>
      </w:r>
    </w:p>
    <w:p w14:paraId="3DB72A2F" w14:textId="77777777" w:rsidR="00B66760" w:rsidRDefault="00090AF2" w:rsidP="002D38B6">
      <w:pPr>
        <w:pStyle w:val="TAMainText"/>
        <w:rPr>
          <w:ins w:id="115" w:author="Blake Actkinson" w:date="2022-09-06T19:41:00Z"/>
          <w:iCs/>
        </w:rPr>
      </w:pPr>
      <w:r>
        <w:t xml:space="preserve">An algorithm incorporating DBSCAN was created to label anomalies systematically within the Houston mobile monitoring campaign. A flowchart depicting the steps of this </w:t>
      </w:r>
      <w:r w:rsidR="00124F3F">
        <w:t xml:space="preserve">algorithm is given in Figure </w:t>
      </w:r>
      <w:del w:id="116" w:author="Blake Actkinson" w:date="2022-09-05T20:45:00Z">
        <w:r w:rsidR="00124F3F" w:rsidDel="002D38B6">
          <w:delText>S1</w:delText>
        </w:r>
      </w:del>
      <w:ins w:id="117" w:author="Blake Actkinson" w:date="2022-09-05T20:45:00Z">
        <w:r w:rsidR="002D38B6">
          <w:t>1</w:t>
        </w:r>
      </w:ins>
      <w:r w:rsidR="00124F3F">
        <w:t xml:space="preserve">. The algorithm estimates </w:t>
      </w:r>
      <m:oMath>
        <m:r>
          <m:rPr>
            <m:nor/>
          </m:rPr>
          <w:rPr>
            <w:iCs/>
          </w:rPr>
          <m:t>ϵ</m:t>
        </m:r>
      </m:oMath>
      <w:r w:rsidR="00124F3F">
        <w:rPr>
          <w:iCs/>
        </w:rPr>
        <w:t xml:space="preserve"> and </w:t>
      </w:r>
      <w:proofErr w:type="spellStart"/>
      <w:r w:rsidR="00124F3F">
        <w:rPr>
          <w:iCs/>
        </w:rPr>
        <w:t>MinPts</w:t>
      </w:r>
      <w:proofErr w:type="spellEnd"/>
      <w:r w:rsidR="00124F3F">
        <w:rPr>
          <w:iCs/>
        </w:rPr>
        <w:t xml:space="preserve"> parameters for daily time series in the campaign </w:t>
      </w:r>
      <w:ins w:id="118" w:author="Blake Actkinson" w:date="2022-09-05T20:45:00Z">
        <w:r w:rsidR="002D38B6">
          <w:rPr>
            <w:iCs/>
          </w:rPr>
          <w:t xml:space="preserve">based on the number of points in each time series and its dispersion, </w:t>
        </w:r>
      </w:ins>
      <w:del w:id="119" w:author="Blake Actkinson" w:date="2022-09-05T20:45:00Z">
        <w:r w:rsidR="00124F3F" w:rsidDel="002D38B6">
          <w:rPr>
            <w:iCs/>
          </w:rPr>
          <w:delText xml:space="preserve">via statistical heuristics </w:delText>
        </w:r>
      </w:del>
      <w:r w:rsidR="00124F3F">
        <w:rPr>
          <w:iCs/>
        </w:rPr>
        <w:t xml:space="preserve">and </w:t>
      </w:r>
      <w:ins w:id="120" w:author="Blake Actkinson" w:date="2022-09-05T20:46:00Z">
        <w:r w:rsidR="002D38B6">
          <w:rPr>
            <w:iCs/>
          </w:rPr>
          <w:t xml:space="preserve">subsequently </w:t>
        </w:r>
      </w:ins>
      <w:r w:rsidR="00124F3F">
        <w:rPr>
          <w:iCs/>
        </w:rPr>
        <w:t xml:space="preserve">performs DBSCAN using these estimated parameters. The </w:t>
      </w:r>
      <w:proofErr w:type="spellStart"/>
      <w:r w:rsidR="00124F3F">
        <w:rPr>
          <w:iCs/>
        </w:rPr>
        <w:t>MinPts</w:t>
      </w:r>
      <w:proofErr w:type="spellEnd"/>
      <w:r w:rsidR="00124F3F">
        <w:rPr>
          <w:iCs/>
        </w:rPr>
        <w:t xml:space="preserve"> parameter was defined to be the product of the total number of points in the daily time series, n, and a fractional value parameter, </w:t>
      </w:r>
      <m:oMath>
        <m:sSub>
          <m:sSubPr>
            <m:ctrlPr>
              <w:rPr>
                <w:rFonts w:ascii="Cambria Math" w:hAnsi="Cambria Math"/>
              </w:rPr>
            </m:ctrlPr>
          </m:sSubPr>
          <m:e>
            <m:r>
              <m:rPr>
                <m:nor/>
              </m:rPr>
              <m:t>f</m:t>
            </m:r>
          </m:e>
          <m:sub>
            <w:proofErr w:type="spellStart"/>
            <m:r>
              <m:rPr>
                <m:nor/>
              </m:rPr>
              <m:t>val</m:t>
            </m:r>
            <w:proofErr w:type="spellEnd"/>
          </m:sub>
        </m:sSub>
      </m:oMath>
      <w:r w:rsidR="00124F3F">
        <w:rPr>
          <w:iCs/>
        </w:rPr>
        <w:t xml:space="preserve">. </w:t>
      </w:r>
    </w:p>
    <w:p w14:paraId="14CF332E" w14:textId="71066707" w:rsidR="00124F3F" w:rsidDel="002D38B6" w:rsidRDefault="002D38B6">
      <w:pPr>
        <w:pStyle w:val="TAMainText"/>
        <w:ind w:firstLine="0"/>
        <w:rPr>
          <w:del w:id="121" w:author="Blake Actkinson" w:date="2022-09-05T20:48:00Z"/>
          <w:iCs/>
        </w:rPr>
        <w:pPrChange w:id="122" w:author="Blake Actkinson" w:date="2022-09-06T19:41:00Z">
          <w:pPr>
            <w:pStyle w:val="TAMainText"/>
          </w:pPr>
        </w:pPrChange>
      </w:pPr>
      <w:proofErr w:type="spellStart"/>
      <w:ins w:id="123" w:author="Blake Actkinson" w:date="2022-09-05T20:48:00Z">
        <w:r>
          <w:rPr>
            <w:iCs/>
          </w:rPr>
          <w:t>f</w:t>
        </w:r>
        <w:r>
          <w:rPr>
            <w:iCs/>
            <w:vertAlign w:val="subscript"/>
          </w:rPr>
          <w:t>val</w:t>
        </w:r>
        <w:proofErr w:type="spellEnd"/>
        <w:r>
          <w:rPr>
            <w:iCs/>
          </w:rPr>
          <w:t xml:space="preserve"> was set to 0.03 </w:t>
        </w:r>
      </w:ins>
      <w:del w:id="124" w:author="Blake Actkinson" w:date="2022-09-05T20:46:00Z">
        <w:r w:rsidR="00124F3F" w:rsidDel="002D38B6">
          <w:rPr>
            <w:iCs/>
          </w:rPr>
          <w:delText>More formally,</w:delText>
        </w:r>
      </w:del>
    </w:p>
    <w:p w14:paraId="6C23DE78" w14:textId="371A80AE" w:rsidR="00124F3F" w:rsidDel="00B66760" w:rsidRDefault="00124F3F">
      <w:pPr>
        <w:pStyle w:val="TAMainText"/>
        <w:ind w:firstLine="0"/>
        <w:rPr>
          <w:del w:id="125" w:author="Blake Actkinson" w:date="2022-09-06T19:41:00Z"/>
          <w:iCs/>
        </w:rPr>
        <w:pPrChange w:id="126" w:author="Blake Actkinson" w:date="2022-09-06T19:41:00Z">
          <w:pPr>
            <w:pStyle w:val="TAMainText"/>
          </w:pPr>
        </w:pPrChange>
      </w:pPr>
    </w:p>
    <w:p w14:paraId="0EC75A06" w14:textId="340682B6" w:rsidR="00124F3F" w:rsidRPr="003057E0" w:rsidDel="002D38B6" w:rsidRDefault="00000000" w:rsidP="003057E0">
      <w:pPr>
        <w:pStyle w:val="TAMainText"/>
        <w:rPr>
          <w:del w:id="127" w:author="Blake Actkinson" w:date="2022-09-05T20:47:00Z"/>
        </w:rPr>
      </w:pPr>
      <m:oMath>
        <m:sSub>
          <m:sSubPr>
            <m:ctrlPr>
              <w:del w:id="128" w:author="Blake Actkinson" w:date="2022-09-05T20:47:00Z">
                <w:rPr>
                  <w:rFonts w:ascii="Cambria Math" w:hAnsi="Cambria Math"/>
                </w:rPr>
              </w:del>
            </m:ctrlPr>
          </m:sSubPr>
          <m:e>
            <m:r>
              <w:del w:id="129" w:author="Blake Actkinson" w:date="2022-09-05T20:47:00Z">
                <m:rPr>
                  <m:nor/>
                </m:rPr>
                <m:t>MinPts = f</m:t>
              </w:del>
            </m:r>
          </m:e>
          <m:sub>
            <m:r>
              <w:del w:id="130" w:author="Blake Actkinson" w:date="2022-09-05T20:47:00Z">
                <m:rPr>
                  <m:nor/>
                </m:rPr>
                <m:t>val</m:t>
              </w:del>
            </m:r>
          </m:sub>
        </m:sSub>
        <m:r>
          <w:del w:id="131" w:author="Blake Actkinson" w:date="2022-09-05T20:47:00Z">
            <m:rPr>
              <m:nor/>
            </m:rPr>
            <m:t xml:space="preserve"> * n                                                                                                                        (3)</m:t>
          </w:del>
        </m:r>
      </m:oMath>
      <w:del w:id="132" w:author="Blake Actkinson" w:date="2022-09-05T20:47:00Z">
        <w:r w:rsidR="003057E0" w:rsidRPr="003057E0" w:rsidDel="002D38B6">
          <w:delText xml:space="preserve">  </w:delText>
        </w:r>
      </w:del>
    </w:p>
    <w:p w14:paraId="428FF7A0" w14:textId="281B9A94" w:rsidR="003057E0" w:rsidDel="00B66760" w:rsidRDefault="003057E0" w:rsidP="00090AF2">
      <w:pPr>
        <w:pStyle w:val="TAMainText"/>
        <w:rPr>
          <w:del w:id="133" w:author="Blake Actkinson" w:date="2022-09-06T19:41:00Z"/>
          <w:iCs/>
        </w:rPr>
      </w:pPr>
    </w:p>
    <w:p w14:paraId="4605F75B" w14:textId="2688E092" w:rsidR="003057E0" w:rsidDel="002D38B6" w:rsidRDefault="003057E0" w:rsidP="00090AF2">
      <w:pPr>
        <w:pStyle w:val="TAMainText"/>
        <w:rPr>
          <w:del w:id="134" w:author="Blake Actkinson" w:date="2022-09-05T20:47:00Z"/>
          <w:iCs/>
        </w:rPr>
      </w:pPr>
      <w:del w:id="135" w:author="Blake Actkinson" w:date="2022-09-05T20:47:00Z">
        <w:r w:rsidDel="002D38B6">
          <w:rPr>
            <w:iCs/>
          </w:rPr>
          <w:delText>Where</w:delText>
        </w:r>
      </w:del>
    </w:p>
    <w:p w14:paraId="284EC373" w14:textId="6C1C146F" w:rsidR="003057E0" w:rsidDel="002D38B6" w:rsidRDefault="003057E0" w:rsidP="00090AF2">
      <w:pPr>
        <w:pStyle w:val="TAMainText"/>
        <w:rPr>
          <w:del w:id="136" w:author="Blake Actkinson" w:date="2022-09-05T20:47:00Z"/>
          <w:iCs/>
        </w:rPr>
      </w:pPr>
    </w:p>
    <w:p w14:paraId="7500593F" w14:textId="2902A018" w:rsidR="003057E0" w:rsidRPr="00BF396C" w:rsidDel="002D38B6" w:rsidRDefault="00744AD7" w:rsidP="00BF396C">
      <w:pPr>
        <w:pStyle w:val="TAMainText"/>
        <w:rPr>
          <w:del w:id="137" w:author="Blake Actkinson" w:date="2022-09-05T20:47:00Z"/>
        </w:rPr>
      </w:pPr>
      <w:del w:id="138" w:author="Blake Actkinson" w:date="2022-09-05T20:47:00Z">
        <w:r w:rsidDel="002D38B6">
          <w:delText xml:space="preserve"> </w:delText>
        </w:r>
        <w:r w:rsidR="006A5349" w:rsidDel="002D38B6">
          <w:delText xml:space="preserve"> </w:delText>
        </w:r>
      </w:del>
      <m:oMath>
        <m:sSub>
          <m:sSubPr>
            <m:ctrlPr>
              <w:del w:id="139" w:author="Blake Actkinson" w:date="2022-09-05T20:47:00Z">
                <w:rPr>
                  <w:rFonts w:ascii="Cambria Math" w:hAnsi="Cambria Math"/>
                </w:rPr>
              </w:del>
            </m:ctrlPr>
          </m:sSubPr>
          <m:e>
            <m:r>
              <w:del w:id="140" w:author="Blake Actkinson" w:date="2022-09-05T20:47:00Z">
                <m:rPr>
                  <m:nor/>
                </m:rPr>
                <m:t>f</m:t>
              </w:del>
            </m:r>
          </m:e>
          <m:sub>
            <m:r>
              <w:del w:id="141" w:author="Blake Actkinson" w:date="2022-09-05T20:47:00Z">
                <m:rPr>
                  <m:nor/>
                </m:rPr>
                <m:t>val</m:t>
              </w:del>
            </m:r>
          </m:sub>
        </m:sSub>
        <m:r>
          <w:del w:id="142" w:author="Blake Actkinson" w:date="2022-09-05T20:47:00Z">
            <m:rPr>
              <m:nor/>
            </m:rPr>
            <w:rPr>
              <w:rFonts w:ascii="Cambria Math" w:hAnsi="Cambria Math" w:cs="Cambria Math"/>
            </w:rPr>
            <m:t xml:space="preserve"> ∈</m:t>
          </w:del>
        </m:r>
        <m:r>
          <w:del w:id="143" w:author="Blake Actkinson" w:date="2022-09-05T20:47:00Z">
            <m:rPr>
              <m:nor/>
            </m:rPr>
            <m:t xml:space="preserve"> </m:t>
          </w:del>
        </m:r>
        <m:d>
          <m:dPr>
            <m:begChr m:val="["/>
            <m:endChr m:val="]"/>
            <m:ctrlPr>
              <w:del w:id="144" w:author="Blake Actkinson" w:date="2022-09-05T20:47:00Z">
                <w:rPr>
                  <w:rFonts w:ascii="Cambria Math" w:hAnsi="Cambria Math"/>
                </w:rPr>
              </w:del>
            </m:ctrlPr>
          </m:dPr>
          <m:e>
            <m:r>
              <w:del w:id="145" w:author="Blake Actkinson" w:date="2022-09-05T20:47:00Z">
                <m:rPr>
                  <m:nor/>
                </m:rPr>
                <m:t>0,0.5</m:t>
              </w:del>
            </m:r>
          </m:e>
        </m:d>
        <m:r>
          <w:del w:id="146" w:author="Blake Actkinson" w:date="2022-09-05T20:47:00Z">
            <w:rPr>
              <w:rFonts w:ascii="Cambria Math" w:hAnsi="Cambria Math"/>
            </w:rPr>
            <m:t xml:space="preserve">                                                                                                                                              </m:t>
          </w:del>
        </m:r>
        <m:r>
          <w:del w:id="147" w:author="Blake Actkinson" w:date="2022-09-05T20:47:00Z">
            <m:rPr>
              <m:nor/>
            </m:rPr>
            <w:rPr>
              <w:iCs/>
            </w:rPr>
            <m:t>(4)</m:t>
          </w:del>
        </m:r>
      </m:oMath>
      <w:del w:id="148" w:author="Blake Actkinson" w:date="2022-09-05T20:47:00Z">
        <w:r w:rsidR="00BF396C" w:rsidDel="002D38B6">
          <w:delText xml:space="preserve">       </w:delText>
        </w:r>
      </w:del>
    </w:p>
    <w:p w14:paraId="7CDF22A6" w14:textId="64C4940E" w:rsidR="00090AF2" w:rsidDel="00BB711A" w:rsidRDefault="00124F3F">
      <w:pPr>
        <w:pStyle w:val="TAMainText"/>
        <w:ind w:firstLine="0"/>
        <w:rPr>
          <w:del w:id="149" w:author="Blake Actkinson" w:date="2022-08-21T11:28:00Z"/>
          <w:iCs/>
        </w:rPr>
        <w:pPrChange w:id="150" w:author="Blake Actkinson" w:date="2022-09-05T20:48:00Z">
          <w:pPr>
            <w:pStyle w:val="TAMainText"/>
          </w:pPr>
        </w:pPrChange>
      </w:pPr>
      <w:del w:id="151" w:author="Blake Actkinson" w:date="2022-09-05T20:47:00Z">
        <w:r w:rsidDel="002D38B6">
          <w:rPr>
            <w:iCs/>
          </w:rPr>
          <w:delText xml:space="preserve"> </w:delText>
        </w:r>
      </w:del>
    </w:p>
    <w:p w14:paraId="4B2E1821" w14:textId="47AC0371" w:rsidR="00BF396C" w:rsidDel="002D38B6" w:rsidRDefault="00BF396C" w:rsidP="002D38B6">
      <w:pPr>
        <w:pStyle w:val="TAMainText"/>
        <w:ind w:firstLine="0"/>
        <w:rPr>
          <w:del w:id="152" w:author="Blake Actkinson" w:date="2022-09-05T20:48:00Z"/>
          <w:iCs/>
        </w:rPr>
      </w:pPr>
    </w:p>
    <w:p w14:paraId="2D0CCFDB" w14:textId="0C9C5C2E" w:rsidR="00BF396C" w:rsidDel="00786E10" w:rsidRDefault="00BF396C">
      <w:pPr>
        <w:pStyle w:val="TAMainText"/>
        <w:ind w:firstLine="0"/>
        <w:rPr>
          <w:del w:id="153" w:author="Blake Actkinson" w:date="2022-09-05T20:48:00Z"/>
        </w:rPr>
        <w:pPrChange w:id="154" w:author="Blake Actkinson" w:date="2022-09-05T20:48:00Z">
          <w:pPr>
            <w:pStyle w:val="TAMainText"/>
          </w:pPr>
        </w:pPrChange>
      </w:pPr>
      <w:del w:id="155" w:author="Blake Actkinson" w:date="2022-09-05T20:48:00Z">
        <w:r w:rsidDel="002D38B6">
          <w:rPr>
            <w:iCs/>
          </w:rPr>
          <w:delText xml:space="preserve">An appropriate value of </w:delText>
        </w:r>
      </w:del>
      <m:oMath>
        <m:sSub>
          <m:sSubPr>
            <m:ctrlPr>
              <w:del w:id="156" w:author="Blake Actkinson" w:date="2022-09-05T20:48:00Z">
                <w:rPr>
                  <w:rFonts w:ascii="Cambria Math" w:hAnsi="Cambria Math"/>
                </w:rPr>
              </w:del>
            </m:ctrlPr>
          </m:sSubPr>
          <m:e>
            <m:r>
              <w:del w:id="157" w:author="Blake Actkinson" w:date="2022-09-05T20:48:00Z">
                <m:rPr>
                  <m:nor/>
                </m:rPr>
                <m:t>f</m:t>
              </w:del>
            </m:r>
          </m:e>
          <m:sub>
            <m:r>
              <w:del w:id="158" w:author="Blake Actkinson" w:date="2022-09-05T20:48:00Z">
                <m:rPr>
                  <m:nor/>
                </m:rPr>
                <m:t>val</m:t>
              </w:del>
            </m:r>
          </m:sub>
        </m:sSub>
      </m:oMath>
      <w:del w:id="159" w:author="Blake Actkinson" w:date="2022-09-05T20:48:00Z">
        <w:r w:rsidDel="002D38B6">
          <w:delText xml:space="preserve"> of 0.03 was determined </w:delText>
        </w:r>
      </w:del>
      <w:r>
        <w:t xml:space="preserve">using the external validation set and is described in Section 2.6. Values </w:t>
      </w:r>
      <w:proofErr w:type="spellStart"/>
      <w:r>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t xml:space="preserve"> greater than 0.5 were not considered due to rapidly increasing computational cost and poor performance at higher values.</w:t>
      </w:r>
      <w:ins w:id="160" w:author="Blake Actkinson" w:date="2022-09-05T20:49:00Z">
        <w:r w:rsidR="00786E10">
          <w:t xml:space="preserve"> After calculating </w:t>
        </w:r>
        <w:proofErr w:type="spellStart"/>
        <w:r w:rsidR="00786E10">
          <w:t>MinPts</w:t>
        </w:r>
        <w:proofErr w:type="spellEnd"/>
        <w:r w:rsidR="00786E10">
          <w:t>,</w:t>
        </w:r>
      </w:ins>
    </w:p>
    <w:p w14:paraId="331544B0" w14:textId="0D827767" w:rsidR="00BF396C" w:rsidDel="00786E10" w:rsidRDefault="00BF396C">
      <w:pPr>
        <w:pStyle w:val="TAMainText"/>
        <w:ind w:firstLine="0"/>
        <w:rPr>
          <w:del w:id="161" w:author="Blake Actkinson" w:date="2022-09-05T20:50:00Z"/>
          <w:iCs/>
        </w:rPr>
        <w:pPrChange w:id="162" w:author="Blake Actkinson" w:date="2022-09-05T20:50:00Z">
          <w:pPr>
            <w:pStyle w:val="TAMainText"/>
          </w:pPr>
        </w:pPrChange>
      </w:pPr>
      <w:del w:id="163" w:author="Blake Actkinson" w:date="2022-09-05T20:48:00Z">
        <w:r w:rsidDel="00786E10">
          <w:delText>The</w:delText>
        </w:r>
      </w:del>
      <w:del w:id="164" w:author="Blake Actkinson" w:date="2022-09-05T20:49:00Z">
        <w:r w:rsidDel="00786E10">
          <w:delText xml:space="preserve"> value of </w:delText>
        </w:r>
      </w:del>
      <m:oMath>
        <m:r>
          <m:rPr>
            <m:nor/>
          </m:rPr>
          <w:rPr>
            <w:iCs/>
          </w:rPr>
          <m:t>ϵ</m:t>
        </m:r>
      </m:oMath>
      <w:r>
        <w:rPr>
          <w:iCs/>
        </w:rPr>
        <w:t xml:space="preserve"> was determined by a k-nearest-neighbor (</w:t>
      </w:r>
      <w:proofErr w:type="spellStart"/>
      <w:r>
        <w:rPr>
          <w:iCs/>
        </w:rPr>
        <w:t>knn</w:t>
      </w:r>
      <w:proofErr w:type="spellEnd"/>
      <w:r>
        <w:rPr>
          <w:iCs/>
        </w:rPr>
        <w:t xml:space="preserve">) distance ordering procedure in which the value of k was set equal to </w:t>
      </w:r>
      <w:proofErr w:type="spellStart"/>
      <w:r>
        <w:rPr>
          <w:iCs/>
        </w:rPr>
        <w:t>MinPts</w:t>
      </w:r>
      <w:proofErr w:type="spellEnd"/>
      <w:r>
        <w:rPr>
          <w:iCs/>
        </w:rPr>
        <w:t xml:space="preserve">. We constructed an ordered </w:t>
      </w:r>
      <w:proofErr w:type="spellStart"/>
      <w:r>
        <w:rPr>
          <w:iCs/>
        </w:rPr>
        <w:t>knn</w:t>
      </w:r>
      <w:proofErr w:type="spellEnd"/>
      <w:r>
        <w:rPr>
          <w:iCs/>
        </w:rPr>
        <w:t xml:space="preserve"> distance set and determine the mean and standard deviation of the first 30 ordered distances</w:t>
      </w:r>
      <w:ins w:id="165" w:author="Blake Actkinson" w:date="2022-09-05T20:49:00Z">
        <w:r w:rsidR="00786E10">
          <w:rPr>
            <w:iCs/>
          </w:rPr>
          <w:t xml:space="preserve">, then determine </w:t>
        </w:r>
      </w:ins>
      <m:oMath>
        <m:r>
          <w:ins w:id="166" w:author="Blake Actkinson" w:date="2022-09-05T20:50:00Z">
            <m:rPr>
              <m:nor/>
            </m:rPr>
            <w:rPr>
              <w:iCs/>
            </w:rPr>
            <m:t>ϵ</m:t>
          </w:ins>
        </m:r>
      </m:oMath>
      <w:ins w:id="167" w:author="Blake Actkinson" w:date="2022-09-05T20:50:00Z">
        <w:r w:rsidR="00786E10">
          <w:rPr>
            <w:iCs/>
          </w:rPr>
          <w:t xml:space="preserve"> based on whether it is greater than the mean added to 3 standard deviations of the subset of previously ordered distances.</w:t>
        </w:r>
      </w:ins>
      <w:ins w:id="168" w:author="Blake Actkinson" w:date="2022-09-06T19:42:00Z">
        <w:r w:rsidR="00B66760">
          <w:rPr>
            <w:iCs/>
          </w:rPr>
          <w:t xml:space="preserve"> </w:t>
        </w:r>
      </w:ins>
      <w:del w:id="169" w:author="Blake Actkinson" w:date="2022-09-05T20:49:00Z">
        <w:r w:rsidDel="00786E10">
          <w:rPr>
            <w:iCs/>
          </w:rPr>
          <w:delText>.</w:delText>
        </w:r>
      </w:del>
      <w:del w:id="170" w:author="Blake Actkinson" w:date="2022-09-05T20:50:00Z">
        <w:r w:rsidDel="00786E10">
          <w:rPr>
            <w:iCs/>
          </w:rPr>
          <w:delText xml:space="preserve"> Then, </w:delText>
        </w:r>
      </w:del>
      <m:oMath>
        <m:r>
          <w:del w:id="171" w:author="Blake Actkinson" w:date="2022-09-05T20:50:00Z">
            <m:rPr>
              <m:nor/>
            </m:rPr>
            <w:rPr>
              <w:iCs/>
            </w:rPr>
            <m:t>ϵ</m:t>
          </w:del>
        </m:r>
      </m:oMath>
      <w:del w:id="172" w:author="Blake Actkinson" w:date="2022-09-05T20:50:00Z">
        <w:r w:rsidDel="00786E10">
          <w:rPr>
            <w:iCs/>
          </w:rPr>
          <w:delText xml:space="preserve"> was set to the first subsequent distance in the remaining ordered set that me</w:delText>
        </w:r>
        <w:r w:rsidR="00C113B7" w:rsidDel="00786E10">
          <w:rPr>
            <w:iCs/>
          </w:rPr>
          <w:delText>t</w:delText>
        </w:r>
        <w:r w:rsidDel="00786E10">
          <w:rPr>
            <w:iCs/>
          </w:rPr>
          <w:delText xml:space="preserve"> the criteria:</w:delText>
        </w:r>
      </w:del>
    </w:p>
    <w:p w14:paraId="5C747C8B" w14:textId="3F864739" w:rsidR="00BF396C" w:rsidDel="00786E10" w:rsidRDefault="00BF396C">
      <w:pPr>
        <w:pStyle w:val="TAMainText"/>
        <w:ind w:firstLine="0"/>
        <w:rPr>
          <w:del w:id="173" w:author="Blake Actkinson" w:date="2022-09-05T20:50:00Z"/>
          <w:iCs/>
        </w:rPr>
        <w:pPrChange w:id="174" w:author="Blake Actkinson" w:date="2022-09-05T20:50:00Z">
          <w:pPr>
            <w:pStyle w:val="TAMainText"/>
          </w:pPr>
        </w:pPrChange>
      </w:pPr>
    </w:p>
    <w:p w14:paraId="14951F9A" w14:textId="045A1FE9" w:rsidR="00BF396C" w:rsidRPr="006A13D2" w:rsidDel="00786E10" w:rsidRDefault="00000000">
      <w:pPr>
        <w:pStyle w:val="TAMainText"/>
        <w:ind w:firstLine="0"/>
        <w:rPr>
          <w:del w:id="175" w:author="Blake Actkinson" w:date="2022-09-05T20:50:00Z"/>
        </w:rPr>
        <w:pPrChange w:id="176" w:author="Blake Actkinson" w:date="2022-09-05T20:50:00Z">
          <w:pPr>
            <w:pStyle w:val="TAMainText"/>
          </w:pPr>
        </w:pPrChange>
      </w:pPr>
      <m:oMathPara>
        <m:oMath>
          <m:sSub>
            <m:sSubPr>
              <m:ctrlPr>
                <w:del w:id="177" w:author="Blake Actkinson" w:date="2022-09-05T20:50:00Z">
                  <w:rPr>
                    <w:rFonts w:ascii="Cambria Math" w:hAnsi="Cambria Math"/>
                  </w:rPr>
                </w:del>
              </m:ctrlPr>
            </m:sSubPr>
            <m:e>
              <m:r>
                <w:del w:id="178" w:author="Blake Actkinson" w:date="2022-09-05T20:50:00Z">
                  <m:rPr>
                    <m:nor/>
                  </m:rPr>
                  <m:t>d</m:t>
                </w:del>
              </m:r>
            </m:e>
            <m:sub>
              <m:r>
                <w:del w:id="179" w:author="Blake Actkinson" w:date="2022-09-05T20:50:00Z">
                  <m:rPr>
                    <m:nor/>
                  </m:rPr>
                  <m:t>n</m:t>
                </w:del>
              </m:r>
            </m:sub>
          </m:sSub>
          <m:r>
            <w:del w:id="180" w:author="Blake Actkinson" w:date="2022-09-05T20:50:00Z">
              <m:rPr>
                <m:nor/>
              </m:rPr>
              <m:t xml:space="preserve">&gt; </m:t>
            </w:del>
          </m:r>
          <m:sSub>
            <m:sSubPr>
              <m:ctrlPr>
                <w:del w:id="181" w:author="Blake Actkinson" w:date="2022-09-05T20:50:00Z">
                  <w:rPr>
                    <w:rFonts w:ascii="Cambria Math" w:hAnsi="Cambria Math"/>
                  </w:rPr>
                </w:del>
              </m:ctrlPr>
            </m:sSubPr>
            <m:e>
              <m:r>
                <w:del w:id="182" w:author="Blake Actkinson" w:date="2022-09-05T20:50:00Z">
                  <m:rPr>
                    <m:nor/>
                  </m:rPr>
                  <m:t>μ</m:t>
                </w:del>
              </m:r>
            </m:e>
            <m:sub>
              <m:r>
                <w:del w:id="183" w:author="Blake Actkinson" w:date="2022-09-05T20:50:00Z">
                  <m:rPr>
                    <m:nor/>
                  </m:rPr>
                  <m:t>d</m:t>
                </w:del>
              </m:r>
              <m:d>
                <m:dPr>
                  <m:ctrlPr>
                    <w:del w:id="184" w:author="Blake Actkinson" w:date="2022-09-05T20:50:00Z">
                      <w:rPr>
                        <w:rFonts w:ascii="Cambria Math" w:hAnsi="Cambria Math"/>
                      </w:rPr>
                    </w:del>
                  </m:ctrlPr>
                </m:dPr>
                <m:e>
                  <m:r>
                    <w:del w:id="185" w:author="Blake Actkinson" w:date="2022-09-05T20:50:00Z">
                      <m:rPr>
                        <m:nor/>
                      </m:rPr>
                      <m:t>1:n-1</m:t>
                    </w:del>
                  </m:r>
                </m:e>
              </m:d>
            </m:sub>
          </m:sSub>
          <m:r>
            <w:del w:id="186" w:author="Blake Actkinson" w:date="2022-09-05T20:50:00Z">
              <m:rPr>
                <m:nor/>
              </m:rPr>
              <m:t>+3</m:t>
            </w:del>
          </m:r>
          <m:sSub>
            <m:sSubPr>
              <m:ctrlPr>
                <w:del w:id="187" w:author="Blake Actkinson" w:date="2022-09-05T20:50:00Z">
                  <w:rPr>
                    <w:rFonts w:ascii="Cambria Math" w:hAnsi="Cambria Math"/>
                  </w:rPr>
                </w:del>
              </m:ctrlPr>
            </m:sSubPr>
            <m:e>
              <m:r>
                <w:del w:id="188" w:author="Blake Actkinson" w:date="2022-09-05T20:50:00Z">
                  <m:rPr>
                    <m:nor/>
                  </m:rPr>
                  <m:t>σ</m:t>
                </w:del>
              </m:r>
            </m:e>
            <m:sub>
              <m:r>
                <w:del w:id="189" w:author="Blake Actkinson" w:date="2022-09-05T20:50:00Z">
                  <m:rPr>
                    <m:nor/>
                  </m:rPr>
                  <m:t>d</m:t>
                </w:del>
              </m:r>
              <m:d>
                <m:dPr>
                  <m:ctrlPr>
                    <w:del w:id="190" w:author="Blake Actkinson" w:date="2022-09-05T20:50:00Z">
                      <w:rPr>
                        <w:rFonts w:ascii="Cambria Math" w:hAnsi="Cambria Math"/>
                      </w:rPr>
                    </w:del>
                  </m:ctrlPr>
                </m:dPr>
                <m:e>
                  <m:r>
                    <w:del w:id="191" w:author="Blake Actkinson" w:date="2022-09-05T20:50:00Z">
                      <m:rPr>
                        <m:nor/>
                      </m:rPr>
                      <m:t>1:n-1</m:t>
                    </w:del>
                  </m:r>
                </m:e>
              </m:d>
            </m:sub>
          </m:sSub>
          <m:r>
            <w:del w:id="192" w:author="Blake Actkinson" w:date="2022-09-05T20:50:00Z">
              <m:rPr>
                <m:nor/>
              </m:rPr>
              <m:t xml:space="preserve">   </m:t>
            </w:del>
          </m:r>
          <m:r>
            <w:del w:id="193" w:author="Blake Actkinson" w:date="2022-09-05T20:50:00Z">
              <m:rPr>
                <m:nor/>
              </m:rPr>
              <w:rPr>
                <w:rFonts w:ascii="Cambria Math"/>
              </w:rPr>
              <m:t xml:space="preserve">                                                                                                                               </m:t>
            </w:del>
          </m:r>
          <m:d>
            <m:dPr>
              <m:ctrlPr>
                <w:del w:id="194" w:author="Blake Actkinson" w:date="2022-09-05T20:50:00Z">
                  <w:rPr>
                    <w:rFonts w:ascii="Cambria Math" w:hAnsi="Cambria Math"/>
                  </w:rPr>
                </w:del>
              </m:ctrlPr>
            </m:dPr>
            <m:e>
              <m:r>
                <w:del w:id="195" w:author="Blake Actkinson" w:date="2022-09-05T20:50:00Z">
                  <m:rPr>
                    <m:nor/>
                  </m:rPr>
                  <m:t>5</m:t>
                </w:del>
              </m:r>
            </m:e>
          </m:d>
        </m:oMath>
      </m:oMathPara>
    </w:p>
    <w:p w14:paraId="2CFF3EDE" w14:textId="1086E6E5" w:rsidR="006A13D2" w:rsidDel="00786E10" w:rsidRDefault="006A13D2">
      <w:pPr>
        <w:pStyle w:val="TAMainText"/>
        <w:ind w:firstLine="0"/>
        <w:rPr>
          <w:del w:id="196" w:author="Blake Actkinson" w:date="2022-09-05T20:50:00Z"/>
        </w:rPr>
        <w:pPrChange w:id="197" w:author="Blake Actkinson" w:date="2022-09-05T20:50:00Z">
          <w:pPr>
            <w:pStyle w:val="TAMainText"/>
          </w:pPr>
        </w:pPrChange>
      </w:pPr>
    </w:p>
    <w:p w14:paraId="592090FD" w14:textId="3750C507" w:rsidR="006A13D2" w:rsidRDefault="006A13D2">
      <w:pPr>
        <w:pStyle w:val="TAMainText"/>
        <w:ind w:firstLine="0"/>
        <w:rPr>
          <w:iCs/>
        </w:rPr>
        <w:pPrChange w:id="198" w:author="Blake Actkinson" w:date="2022-09-05T20:50:00Z">
          <w:pPr>
            <w:pStyle w:val="TAMainText"/>
          </w:pPr>
        </w:pPrChange>
      </w:pPr>
      <w:del w:id="199" w:author="Blake Actkinson" w:date="2022-09-05T20:50:00Z">
        <w:r w:rsidDel="00786E10">
          <w:delText xml:space="preserve">Where </w:delText>
        </w:r>
      </w:del>
      <m:oMath>
        <m:sSub>
          <m:sSubPr>
            <m:ctrlPr>
              <w:del w:id="200" w:author="Blake Actkinson" w:date="2022-09-05T20:50:00Z">
                <w:rPr>
                  <w:rFonts w:ascii="Cambria Math" w:hAnsi="Cambria Math"/>
                </w:rPr>
              </w:del>
            </m:ctrlPr>
          </m:sSubPr>
          <m:e>
            <m:r>
              <w:del w:id="201" w:author="Blake Actkinson" w:date="2022-09-05T20:50:00Z">
                <m:rPr>
                  <m:nor/>
                </m:rPr>
                <m:t>d</m:t>
              </w:del>
            </m:r>
          </m:e>
          <m:sub>
            <m:r>
              <w:del w:id="202" w:author="Blake Actkinson" w:date="2022-09-05T20:50:00Z">
                <m:rPr>
                  <m:nor/>
                </m:rPr>
                <m:t>n</m:t>
              </w:del>
            </m:r>
          </m:sub>
        </m:sSub>
      </m:oMath>
      <w:del w:id="203" w:author="Blake Actkinson" w:date="2022-09-05T20:50:00Z">
        <w:r w:rsidDel="00786E10">
          <w:delText xml:space="preserve"> is the n</w:delText>
        </w:r>
        <w:r w:rsidDel="00786E10">
          <w:rPr>
            <w:vertAlign w:val="superscript"/>
          </w:rPr>
          <w:delText>th</w:delText>
        </w:r>
        <w:r w:rsidDel="00786E10">
          <w:delText xml:space="preserve"> ordered knn distance, </w:delText>
        </w:r>
      </w:del>
      <m:oMath>
        <m:sSub>
          <m:sSubPr>
            <m:ctrlPr>
              <w:del w:id="204" w:author="Blake Actkinson" w:date="2022-09-05T20:50:00Z">
                <w:rPr>
                  <w:rFonts w:ascii="Cambria Math" w:hAnsi="Cambria Math"/>
                </w:rPr>
              </w:del>
            </m:ctrlPr>
          </m:sSubPr>
          <m:e>
            <m:r>
              <w:del w:id="205" w:author="Blake Actkinson" w:date="2022-09-05T20:50:00Z">
                <m:rPr>
                  <m:nor/>
                </m:rPr>
                <m:t>μ</m:t>
              </w:del>
            </m:r>
          </m:e>
          <m:sub>
            <m:r>
              <w:del w:id="206" w:author="Blake Actkinson" w:date="2022-09-05T20:50:00Z">
                <m:rPr>
                  <m:nor/>
                </m:rPr>
                <m:t>d</m:t>
              </w:del>
            </m:r>
            <m:d>
              <m:dPr>
                <m:ctrlPr>
                  <w:del w:id="207" w:author="Blake Actkinson" w:date="2022-09-05T20:50:00Z">
                    <w:rPr>
                      <w:rFonts w:ascii="Cambria Math" w:hAnsi="Cambria Math"/>
                    </w:rPr>
                  </w:del>
                </m:ctrlPr>
              </m:dPr>
              <m:e>
                <m:r>
                  <w:del w:id="208" w:author="Blake Actkinson" w:date="2022-09-05T20:50:00Z">
                    <m:rPr>
                      <m:nor/>
                    </m:rPr>
                    <m:t>1:n-1</m:t>
                  </w:del>
                </m:r>
              </m:e>
            </m:d>
          </m:sub>
        </m:sSub>
      </m:oMath>
      <w:del w:id="209" w:author="Blake Actkinson" w:date="2022-09-05T20:50:00Z">
        <w:r w:rsidDel="00786E10">
          <w:delText xml:space="preserve"> is the mean of the ordered distances between indices 1 and n-1, and </w:delText>
        </w:r>
      </w:del>
      <m:oMath>
        <m:sSub>
          <m:sSubPr>
            <m:ctrlPr>
              <w:del w:id="210" w:author="Blake Actkinson" w:date="2022-09-05T20:50:00Z">
                <w:rPr>
                  <w:rFonts w:ascii="Cambria Math" w:hAnsi="Cambria Math"/>
                </w:rPr>
              </w:del>
            </m:ctrlPr>
          </m:sSubPr>
          <m:e>
            <m:r>
              <w:del w:id="211" w:author="Blake Actkinson" w:date="2022-09-05T20:50:00Z">
                <m:rPr>
                  <m:nor/>
                </m:rPr>
                <m:t>σ</m:t>
              </w:del>
            </m:r>
          </m:e>
          <m:sub>
            <m:r>
              <w:del w:id="212" w:author="Blake Actkinson" w:date="2022-09-05T20:50:00Z">
                <m:rPr>
                  <m:nor/>
                </m:rPr>
                <m:t>d</m:t>
              </w:del>
            </m:r>
            <m:d>
              <m:dPr>
                <m:ctrlPr>
                  <w:del w:id="213" w:author="Blake Actkinson" w:date="2022-09-05T20:50:00Z">
                    <w:rPr>
                      <w:rFonts w:ascii="Cambria Math" w:hAnsi="Cambria Math"/>
                    </w:rPr>
                  </w:del>
                </m:ctrlPr>
              </m:dPr>
              <m:e>
                <m:r>
                  <w:del w:id="214" w:author="Blake Actkinson" w:date="2022-09-05T20:50:00Z">
                    <m:rPr>
                      <m:nor/>
                    </m:rPr>
                    <m:t>1:n-1</m:t>
                  </w:del>
                </m:r>
              </m:e>
            </m:d>
          </m:sub>
        </m:sSub>
      </m:oMath>
      <w:del w:id="215" w:author="Blake Actkinson" w:date="2022-09-05T20:50:00Z">
        <w:r w:rsidDel="00786E10">
          <w:delText xml:space="preserve"> is the standard deviation of the ordered distances between 1 and n-1. A graphical example illustrating the estimated epsilon value for a knn ordered distance graph is given in Figure 1. </w:delText>
        </w:r>
      </w:del>
      <w:r>
        <w:t xml:space="preserve">Given both </w:t>
      </w:r>
      <m:oMath>
        <m:r>
          <m:rPr>
            <m:nor/>
          </m:rPr>
          <w:rPr>
            <w:iCs/>
          </w:rPr>
          <m:t>ϵ</m:t>
        </m:r>
      </m:oMath>
      <w:r>
        <w:rPr>
          <w:iCs/>
        </w:rPr>
        <w:t xml:space="preserve"> and </w:t>
      </w:r>
      <w:proofErr w:type="spellStart"/>
      <w:r>
        <w:rPr>
          <w:iCs/>
        </w:rPr>
        <w:t>MinPts</w:t>
      </w:r>
      <w:proofErr w:type="spellEnd"/>
      <w:r>
        <w:rPr>
          <w:iCs/>
        </w:rPr>
        <w:t>, DBSCAN was run on the daily time series observations in which core points were labeled as normal and both border and noise points labeled as anomalies. An example of labeled DBSCAN output for a scatterplot of daily BC/CO</w:t>
      </w:r>
      <w:r>
        <w:rPr>
          <w:iCs/>
          <w:vertAlign w:val="subscript"/>
        </w:rPr>
        <w:t>2</w:t>
      </w:r>
      <w:r>
        <w:rPr>
          <w:iCs/>
        </w:rPr>
        <w:t xml:space="preserve"> time series is given in Figure 2.</w:t>
      </w:r>
    </w:p>
    <w:p w14:paraId="14FD2467" w14:textId="71E77244" w:rsidR="002D38B6" w:rsidRDefault="006A13D2" w:rsidP="0027617B">
      <w:pPr>
        <w:pStyle w:val="VAFigureCaption"/>
        <w:rPr>
          <w:ins w:id="216" w:author="Blake Actkinson" w:date="2022-09-06T19:41:00Z"/>
          <w:b/>
          <w:bCs/>
        </w:rPr>
      </w:pPr>
      <w:bookmarkStart w:id="217" w:name="_Toc98254624"/>
      <w:del w:id="218" w:author="Blake Actkinson" w:date="2022-09-05T20:43:00Z">
        <w:r w:rsidRPr="0027617B" w:rsidDel="002D38B6">
          <w:rPr>
            <w:rFonts w:eastAsiaTheme="minorEastAsia"/>
            <w:b/>
            <w:bCs/>
            <w:noProof/>
          </w:rPr>
          <w:drawing>
            <wp:anchor distT="0" distB="0" distL="114300" distR="114300" simplePos="0" relativeHeight="251659264" behindDoc="0" locked="0" layoutInCell="1" allowOverlap="1" wp14:anchorId="47277548" wp14:editId="00BA498D">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del>
      <w:bookmarkEnd w:id="217"/>
    </w:p>
    <w:p w14:paraId="571790F0" w14:textId="15B80EE1" w:rsidR="00B66760" w:rsidRDefault="00B66760" w:rsidP="00B66760">
      <w:pPr>
        <w:rPr>
          <w:ins w:id="219" w:author="Blake Actkinson" w:date="2022-09-06T19:41:00Z"/>
        </w:rPr>
      </w:pPr>
    </w:p>
    <w:p w14:paraId="511F9A9D" w14:textId="183FA1E9" w:rsidR="00B66760" w:rsidRDefault="00B66760" w:rsidP="00B66760">
      <w:pPr>
        <w:rPr>
          <w:ins w:id="220" w:author="Blake Actkinson" w:date="2022-09-06T19:41:00Z"/>
        </w:rPr>
      </w:pPr>
    </w:p>
    <w:p w14:paraId="5C33222A" w14:textId="438544AC" w:rsidR="00B66760" w:rsidRDefault="00B66760" w:rsidP="00B66760">
      <w:pPr>
        <w:rPr>
          <w:ins w:id="221" w:author="Blake Actkinson" w:date="2022-09-06T19:42:00Z"/>
        </w:rPr>
      </w:pPr>
    </w:p>
    <w:p w14:paraId="6AA840EA" w14:textId="24969801" w:rsidR="00B66760" w:rsidRDefault="00B66760" w:rsidP="00B66760">
      <w:pPr>
        <w:rPr>
          <w:ins w:id="222" w:author="Blake Actkinson" w:date="2022-09-06T19:42:00Z"/>
        </w:rPr>
      </w:pPr>
    </w:p>
    <w:p w14:paraId="405233DB" w14:textId="747E5AC5" w:rsidR="00B66760" w:rsidRDefault="00B66760" w:rsidP="00B66760">
      <w:pPr>
        <w:rPr>
          <w:ins w:id="223" w:author="Blake Actkinson" w:date="2022-09-06T19:42:00Z"/>
        </w:rPr>
      </w:pPr>
    </w:p>
    <w:p w14:paraId="2E6D1B86" w14:textId="77777777" w:rsidR="00B66760" w:rsidRPr="00B66760" w:rsidRDefault="00B66760">
      <w:pPr>
        <w:rPr>
          <w:ins w:id="224" w:author="Blake Actkinson" w:date="2022-09-05T20:44:00Z"/>
          <w:rPrChange w:id="225" w:author="Blake Actkinson" w:date="2022-09-06T19:41:00Z">
            <w:rPr>
              <w:ins w:id="226" w:author="Blake Actkinson" w:date="2022-09-05T20:44:00Z"/>
              <w:b/>
              <w:bCs/>
            </w:rPr>
          </w:rPrChange>
        </w:rPr>
        <w:pPrChange w:id="227" w:author="Blake Actkinson" w:date="2022-09-06T19:41:00Z">
          <w:pPr>
            <w:pStyle w:val="VAFigureCaption"/>
          </w:pPr>
        </w:pPrChange>
      </w:pPr>
    </w:p>
    <w:tbl>
      <w:tblPr>
        <w:tblStyle w:val="TableGrid"/>
        <w:tblW w:w="0" w:type="auto"/>
        <w:tblLook w:val="04A0" w:firstRow="1" w:lastRow="0" w:firstColumn="1" w:lastColumn="0" w:noHBand="0" w:noVBand="1"/>
      </w:tblPr>
      <w:tblGrid>
        <w:gridCol w:w="805"/>
        <w:gridCol w:w="720"/>
        <w:gridCol w:w="720"/>
        <w:gridCol w:w="720"/>
        <w:gridCol w:w="6385"/>
      </w:tblGrid>
      <w:tr w:rsidR="002D38B6" w14:paraId="5F71D6B4" w14:textId="77777777" w:rsidTr="00E728AF">
        <w:trPr>
          <w:ins w:id="228" w:author="Blake Actkinson" w:date="2022-09-05T20:44:00Z"/>
        </w:trPr>
        <w:tc>
          <w:tcPr>
            <w:tcW w:w="9350" w:type="dxa"/>
            <w:gridSpan w:val="5"/>
            <w:tcBorders>
              <w:top w:val="single" w:sz="4" w:space="0" w:color="auto"/>
              <w:left w:val="nil"/>
              <w:bottom w:val="single" w:sz="4" w:space="0" w:color="auto"/>
              <w:right w:val="nil"/>
            </w:tcBorders>
          </w:tcPr>
          <w:p w14:paraId="4E6A4F52" w14:textId="77777777" w:rsidR="002D38B6" w:rsidRPr="00C068EB" w:rsidRDefault="002D38B6" w:rsidP="00E728AF">
            <w:pPr>
              <w:pStyle w:val="Title"/>
              <w:rPr>
                <w:ins w:id="229" w:author="Blake Actkinson" w:date="2022-09-05T20:44:00Z"/>
                <w:b/>
                <w:bCs/>
              </w:rPr>
            </w:pPr>
            <w:ins w:id="230" w:author="Blake Actkinson" w:date="2022-09-05T20:44:00Z">
              <w:r w:rsidRPr="00C068EB">
                <w:rPr>
                  <w:b/>
                  <w:bCs/>
                </w:rPr>
                <w:t>DBSCAN Algorithm: Algorithm to identify and classify anomalies</w:t>
              </w:r>
            </w:ins>
          </w:p>
        </w:tc>
      </w:tr>
      <w:tr w:rsidR="002D38B6" w14:paraId="191384F3" w14:textId="77777777" w:rsidTr="00E728AF">
        <w:trPr>
          <w:ins w:id="231" w:author="Blake Actkinson" w:date="2022-09-05T20:44:00Z"/>
        </w:trPr>
        <w:tc>
          <w:tcPr>
            <w:tcW w:w="805" w:type="dxa"/>
            <w:tcBorders>
              <w:top w:val="single" w:sz="4" w:space="0" w:color="auto"/>
              <w:left w:val="nil"/>
              <w:bottom w:val="nil"/>
              <w:right w:val="single" w:sz="8" w:space="0" w:color="auto"/>
            </w:tcBorders>
          </w:tcPr>
          <w:p w14:paraId="2D469008" w14:textId="77777777" w:rsidR="002D38B6" w:rsidRPr="00C068EB" w:rsidRDefault="002D38B6" w:rsidP="00E728AF">
            <w:pPr>
              <w:pStyle w:val="Title"/>
              <w:rPr>
                <w:ins w:id="232" w:author="Blake Actkinson" w:date="2022-09-05T20:44:00Z"/>
                <w:b/>
                <w:bCs/>
              </w:rPr>
            </w:pPr>
          </w:p>
        </w:tc>
        <w:tc>
          <w:tcPr>
            <w:tcW w:w="8545" w:type="dxa"/>
            <w:gridSpan w:val="4"/>
            <w:tcBorders>
              <w:top w:val="single" w:sz="4" w:space="0" w:color="auto"/>
              <w:left w:val="single" w:sz="8" w:space="0" w:color="auto"/>
              <w:bottom w:val="nil"/>
              <w:right w:val="nil"/>
            </w:tcBorders>
          </w:tcPr>
          <w:p w14:paraId="0710582E" w14:textId="77777777" w:rsidR="002D38B6" w:rsidRPr="00A41758" w:rsidRDefault="002D38B6" w:rsidP="00E728AF">
            <w:pPr>
              <w:pStyle w:val="Algostep"/>
              <w:rPr>
                <w:ins w:id="233" w:author="Blake Actkinson" w:date="2022-09-05T20:44:00Z"/>
              </w:rPr>
            </w:pPr>
            <w:ins w:id="234" w:author="Blake Actkinson" w:date="2022-09-05T20:44:00Z">
              <w:r w:rsidRPr="00A41758">
                <w:rPr>
                  <w:b/>
                  <w:bCs/>
                </w:rPr>
                <w:t>Input:</w:t>
              </w:r>
              <w:r>
                <w:t xml:space="preserve"> Daily time series (for a given mobile platform if multiple)</w:t>
              </w:r>
            </w:ins>
          </w:p>
        </w:tc>
      </w:tr>
      <w:tr w:rsidR="002D38B6" w14:paraId="450D8E1F" w14:textId="77777777" w:rsidTr="00E728AF">
        <w:trPr>
          <w:ins w:id="235" w:author="Blake Actkinson" w:date="2022-09-05T20:44:00Z"/>
        </w:trPr>
        <w:tc>
          <w:tcPr>
            <w:tcW w:w="805" w:type="dxa"/>
            <w:tcBorders>
              <w:top w:val="nil"/>
              <w:left w:val="nil"/>
              <w:bottom w:val="nil"/>
              <w:right w:val="single" w:sz="8" w:space="0" w:color="auto"/>
            </w:tcBorders>
          </w:tcPr>
          <w:p w14:paraId="1CE02683" w14:textId="77777777" w:rsidR="002D38B6" w:rsidRPr="00C068EB" w:rsidRDefault="002D38B6" w:rsidP="00E728AF">
            <w:pPr>
              <w:pStyle w:val="Title"/>
              <w:rPr>
                <w:ins w:id="236" w:author="Blake Actkinson" w:date="2022-09-05T20:44:00Z"/>
                <w:b/>
                <w:bCs/>
              </w:rPr>
            </w:pPr>
          </w:p>
        </w:tc>
        <w:tc>
          <w:tcPr>
            <w:tcW w:w="8545" w:type="dxa"/>
            <w:gridSpan w:val="4"/>
            <w:tcBorders>
              <w:top w:val="nil"/>
              <w:left w:val="single" w:sz="8" w:space="0" w:color="auto"/>
              <w:bottom w:val="nil"/>
              <w:right w:val="nil"/>
            </w:tcBorders>
          </w:tcPr>
          <w:p w14:paraId="5E3226F6" w14:textId="77777777" w:rsidR="002D38B6" w:rsidRPr="008B6B69" w:rsidRDefault="002D38B6" w:rsidP="00E728AF">
            <w:pPr>
              <w:pStyle w:val="Algostep"/>
              <w:rPr>
                <w:ins w:id="237" w:author="Blake Actkinson" w:date="2022-09-05T20:44:00Z"/>
              </w:rPr>
            </w:pPr>
            <w:ins w:id="238" w:author="Blake Actkinson" w:date="2022-09-05T20:44:00Z">
              <w:r>
                <w:rPr>
                  <w:b/>
                  <w:bCs/>
                </w:rPr>
                <w:t xml:space="preserve">Output: </w:t>
              </w:r>
              <w:r>
                <w:t>DBSCAN-labeled anomalies conceptualized as plumes</w:t>
              </w:r>
            </w:ins>
          </w:p>
        </w:tc>
      </w:tr>
      <w:tr w:rsidR="002D38B6" w14:paraId="0EAA85C5" w14:textId="77777777" w:rsidTr="00E728AF">
        <w:trPr>
          <w:ins w:id="239" w:author="Blake Actkinson" w:date="2022-09-05T20:44:00Z"/>
        </w:trPr>
        <w:tc>
          <w:tcPr>
            <w:tcW w:w="805" w:type="dxa"/>
            <w:tcBorders>
              <w:top w:val="nil"/>
              <w:left w:val="nil"/>
              <w:bottom w:val="nil"/>
              <w:right w:val="single" w:sz="8" w:space="0" w:color="auto"/>
            </w:tcBorders>
          </w:tcPr>
          <w:p w14:paraId="34122489" w14:textId="77777777" w:rsidR="002D38B6" w:rsidRPr="00C068EB" w:rsidRDefault="002D38B6" w:rsidP="00E728AF">
            <w:pPr>
              <w:pStyle w:val="Title"/>
              <w:rPr>
                <w:ins w:id="240" w:author="Blake Actkinson" w:date="2022-09-05T20:44:00Z"/>
                <w:b/>
                <w:bCs/>
              </w:rPr>
            </w:pPr>
          </w:p>
        </w:tc>
        <w:tc>
          <w:tcPr>
            <w:tcW w:w="8545" w:type="dxa"/>
            <w:gridSpan w:val="4"/>
            <w:tcBorders>
              <w:top w:val="nil"/>
              <w:left w:val="single" w:sz="8" w:space="0" w:color="auto"/>
              <w:bottom w:val="nil"/>
              <w:right w:val="nil"/>
            </w:tcBorders>
          </w:tcPr>
          <w:p w14:paraId="37107D7A" w14:textId="77777777" w:rsidR="002D38B6" w:rsidRPr="007E426E" w:rsidRDefault="002D38B6" w:rsidP="00E728AF">
            <w:pPr>
              <w:pStyle w:val="Algostep"/>
              <w:rPr>
                <w:ins w:id="241" w:author="Blake Actkinson" w:date="2022-09-05T20:44:00Z"/>
              </w:rPr>
            </w:pPr>
            <w:ins w:id="242" w:author="Blake Actkinson" w:date="2022-09-05T20:44:00Z">
              <w:r>
                <w:rPr>
                  <w:b/>
                  <w:bCs/>
                </w:rPr>
                <w:t xml:space="preserve">Initialize </w:t>
              </w:r>
              <w:proofErr w:type="spellStart"/>
              <w:r>
                <w:t>labeledAnoms</w:t>
              </w:r>
              <w:proofErr w:type="spellEnd"/>
              <w:r>
                <w:t xml:space="preserve"> \\ empty vector = number of total points in mobile TS</w:t>
              </w:r>
            </w:ins>
          </w:p>
        </w:tc>
      </w:tr>
      <w:tr w:rsidR="002D38B6" w14:paraId="0D8E6CCE" w14:textId="77777777" w:rsidTr="00E728AF">
        <w:trPr>
          <w:ins w:id="243" w:author="Blake Actkinson" w:date="2022-09-05T20:44:00Z"/>
        </w:trPr>
        <w:tc>
          <w:tcPr>
            <w:tcW w:w="805" w:type="dxa"/>
            <w:tcBorders>
              <w:top w:val="nil"/>
              <w:left w:val="nil"/>
              <w:bottom w:val="nil"/>
              <w:right w:val="single" w:sz="8" w:space="0" w:color="auto"/>
            </w:tcBorders>
          </w:tcPr>
          <w:p w14:paraId="3EDA7EE1" w14:textId="77777777" w:rsidR="002D38B6" w:rsidRPr="00C068EB" w:rsidRDefault="002D38B6" w:rsidP="00E728AF">
            <w:pPr>
              <w:pStyle w:val="Title"/>
              <w:rPr>
                <w:ins w:id="244" w:author="Blake Actkinson" w:date="2022-09-05T20:44:00Z"/>
                <w:b/>
                <w:bCs/>
              </w:rPr>
            </w:pPr>
          </w:p>
        </w:tc>
        <w:tc>
          <w:tcPr>
            <w:tcW w:w="8545" w:type="dxa"/>
            <w:gridSpan w:val="4"/>
            <w:tcBorders>
              <w:top w:val="nil"/>
              <w:left w:val="single" w:sz="8" w:space="0" w:color="auto"/>
              <w:bottom w:val="nil"/>
              <w:right w:val="nil"/>
            </w:tcBorders>
          </w:tcPr>
          <w:p w14:paraId="5F424CF0" w14:textId="77777777" w:rsidR="002D38B6" w:rsidRPr="008B6B69" w:rsidRDefault="002D38B6" w:rsidP="00E728AF">
            <w:pPr>
              <w:pStyle w:val="Algostep"/>
              <w:rPr>
                <w:ins w:id="245" w:author="Blake Actkinson" w:date="2022-09-05T20:44:00Z"/>
              </w:rPr>
            </w:pPr>
            <w:ins w:id="246" w:author="Blake Actkinson" w:date="2022-09-05T20:44:00Z">
              <w:r>
                <w:rPr>
                  <w:b/>
                  <w:bCs/>
                </w:rPr>
                <w:t>F</w:t>
              </w:r>
              <w:r w:rsidRPr="008B6B69">
                <w:rPr>
                  <w:b/>
                  <w:bCs/>
                </w:rPr>
                <w:t>or</w:t>
              </w:r>
              <w:r>
                <w:t xml:space="preserve"> (each daily time series) \\ determine the parameters eps and </w:t>
              </w:r>
              <w:proofErr w:type="spellStart"/>
              <w:r>
                <w:t>MinPts</w:t>
              </w:r>
              <w:proofErr w:type="spellEnd"/>
              <w:r>
                <w:t xml:space="preserve"> and run DBSCAN</w:t>
              </w:r>
            </w:ins>
          </w:p>
        </w:tc>
      </w:tr>
      <w:tr w:rsidR="002D38B6" w14:paraId="37F69C4E" w14:textId="77777777" w:rsidTr="00E728AF">
        <w:trPr>
          <w:ins w:id="247" w:author="Blake Actkinson" w:date="2022-09-05T20:44:00Z"/>
        </w:trPr>
        <w:tc>
          <w:tcPr>
            <w:tcW w:w="805" w:type="dxa"/>
            <w:tcBorders>
              <w:top w:val="nil"/>
              <w:left w:val="nil"/>
              <w:bottom w:val="nil"/>
              <w:right w:val="single" w:sz="8" w:space="0" w:color="auto"/>
            </w:tcBorders>
          </w:tcPr>
          <w:p w14:paraId="2BF0D79B" w14:textId="77777777" w:rsidR="002D38B6" w:rsidRPr="00C068EB" w:rsidRDefault="002D38B6" w:rsidP="00E728AF">
            <w:pPr>
              <w:pStyle w:val="Title"/>
              <w:rPr>
                <w:ins w:id="248" w:author="Blake Actkinson" w:date="2022-09-05T20:44:00Z"/>
                <w:b/>
                <w:bCs/>
              </w:rPr>
            </w:pPr>
            <w:ins w:id="249" w:author="Blake Actkinson" w:date="2022-09-05T20:44:00Z">
              <w:r>
                <w:rPr>
                  <w:b/>
                  <w:bCs/>
                </w:rPr>
                <w:t>1</w:t>
              </w:r>
            </w:ins>
          </w:p>
        </w:tc>
        <w:tc>
          <w:tcPr>
            <w:tcW w:w="720" w:type="dxa"/>
            <w:tcBorders>
              <w:top w:val="nil"/>
              <w:left w:val="single" w:sz="8" w:space="0" w:color="auto"/>
              <w:bottom w:val="nil"/>
              <w:right w:val="single" w:sz="8" w:space="0" w:color="auto"/>
            </w:tcBorders>
          </w:tcPr>
          <w:p w14:paraId="518C14B2" w14:textId="77777777" w:rsidR="002D38B6" w:rsidRDefault="002D38B6" w:rsidP="00E728AF">
            <w:pPr>
              <w:pStyle w:val="Algostep"/>
              <w:rPr>
                <w:ins w:id="250" w:author="Blake Actkinson" w:date="2022-09-05T20:44:00Z"/>
              </w:rPr>
            </w:pPr>
          </w:p>
        </w:tc>
        <w:tc>
          <w:tcPr>
            <w:tcW w:w="7825" w:type="dxa"/>
            <w:gridSpan w:val="3"/>
            <w:tcBorders>
              <w:top w:val="nil"/>
              <w:left w:val="single" w:sz="8" w:space="0" w:color="auto"/>
              <w:bottom w:val="nil"/>
              <w:right w:val="nil"/>
            </w:tcBorders>
          </w:tcPr>
          <w:p w14:paraId="0602E422" w14:textId="77777777" w:rsidR="002D38B6" w:rsidRPr="008B6B69" w:rsidRDefault="002D38B6" w:rsidP="00E728AF">
            <w:pPr>
              <w:pStyle w:val="Algostep"/>
              <w:rPr>
                <w:ins w:id="251" w:author="Blake Actkinson" w:date="2022-09-05T20:44:00Z"/>
              </w:rPr>
            </w:pPr>
            <w:ins w:id="252" w:author="Blake Actkinson" w:date="2022-09-05T20:44:00Z">
              <w:r>
                <w:rPr>
                  <w:b/>
                  <w:bCs/>
                </w:rPr>
                <w:t xml:space="preserve">Scale </w:t>
              </w:r>
              <w:r>
                <w:t>each variable to mean 0 and variance 1</w:t>
              </w:r>
            </w:ins>
          </w:p>
        </w:tc>
      </w:tr>
      <w:tr w:rsidR="002D38B6" w14:paraId="17F38C83" w14:textId="77777777" w:rsidTr="00E728AF">
        <w:trPr>
          <w:ins w:id="253" w:author="Blake Actkinson" w:date="2022-09-05T20:44:00Z"/>
        </w:trPr>
        <w:tc>
          <w:tcPr>
            <w:tcW w:w="805" w:type="dxa"/>
            <w:tcBorders>
              <w:top w:val="nil"/>
              <w:left w:val="nil"/>
              <w:bottom w:val="nil"/>
              <w:right w:val="single" w:sz="8" w:space="0" w:color="auto"/>
            </w:tcBorders>
          </w:tcPr>
          <w:p w14:paraId="0AD73FC5" w14:textId="77777777" w:rsidR="002D38B6" w:rsidRPr="00C068EB" w:rsidRDefault="002D38B6" w:rsidP="00E728AF">
            <w:pPr>
              <w:pStyle w:val="Title"/>
              <w:rPr>
                <w:ins w:id="254" w:author="Blake Actkinson" w:date="2022-09-05T20:44:00Z"/>
                <w:b/>
                <w:bCs/>
              </w:rPr>
            </w:pPr>
            <w:ins w:id="255" w:author="Blake Actkinson" w:date="2022-09-05T20:44:00Z">
              <w:r>
                <w:rPr>
                  <w:b/>
                  <w:bCs/>
                </w:rPr>
                <w:t>2</w:t>
              </w:r>
            </w:ins>
          </w:p>
        </w:tc>
        <w:tc>
          <w:tcPr>
            <w:tcW w:w="720" w:type="dxa"/>
            <w:tcBorders>
              <w:top w:val="nil"/>
              <w:left w:val="single" w:sz="8" w:space="0" w:color="auto"/>
              <w:bottom w:val="nil"/>
              <w:right w:val="single" w:sz="8" w:space="0" w:color="auto"/>
            </w:tcBorders>
          </w:tcPr>
          <w:p w14:paraId="7EB61D76" w14:textId="77777777" w:rsidR="002D38B6" w:rsidRDefault="002D38B6" w:rsidP="00E728AF">
            <w:pPr>
              <w:pStyle w:val="Algostep"/>
              <w:rPr>
                <w:ins w:id="256" w:author="Blake Actkinson" w:date="2022-09-05T20:44:00Z"/>
              </w:rPr>
            </w:pPr>
          </w:p>
        </w:tc>
        <w:tc>
          <w:tcPr>
            <w:tcW w:w="7825" w:type="dxa"/>
            <w:gridSpan w:val="3"/>
            <w:tcBorders>
              <w:top w:val="nil"/>
              <w:left w:val="single" w:sz="8" w:space="0" w:color="auto"/>
              <w:bottom w:val="nil"/>
              <w:right w:val="nil"/>
            </w:tcBorders>
          </w:tcPr>
          <w:p w14:paraId="2B954136" w14:textId="77777777" w:rsidR="002D38B6" w:rsidRPr="008B6B69" w:rsidRDefault="002D38B6" w:rsidP="00E728AF">
            <w:pPr>
              <w:pStyle w:val="Algostep"/>
              <w:rPr>
                <w:ins w:id="257" w:author="Blake Actkinson" w:date="2022-09-05T20:44:00Z"/>
              </w:rPr>
            </w:pPr>
            <w:ins w:id="258" w:author="Blake Actkinson" w:date="2022-09-05T20:44:00Z">
              <w:r>
                <w:rPr>
                  <w:b/>
                  <w:bCs/>
                </w:rPr>
                <w:t xml:space="preserve">Set </w:t>
              </w:r>
              <w:proofErr w:type="spellStart"/>
              <w:r>
                <w:t>minPts</w:t>
              </w:r>
              <w:proofErr w:type="spellEnd"/>
              <w:r>
                <w:t xml:space="preserve"> = 0.03 * n \\ n is the total number of points in the daily mobile monitoring time series</w:t>
              </w:r>
            </w:ins>
          </w:p>
        </w:tc>
      </w:tr>
      <w:tr w:rsidR="002D38B6" w14:paraId="0149AF80" w14:textId="77777777" w:rsidTr="00E728AF">
        <w:trPr>
          <w:ins w:id="259" w:author="Blake Actkinson" w:date="2022-09-05T20:44:00Z"/>
        </w:trPr>
        <w:tc>
          <w:tcPr>
            <w:tcW w:w="805" w:type="dxa"/>
            <w:tcBorders>
              <w:top w:val="nil"/>
              <w:left w:val="nil"/>
              <w:bottom w:val="nil"/>
              <w:right w:val="single" w:sz="8" w:space="0" w:color="auto"/>
            </w:tcBorders>
          </w:tcPr>
          <w:p w14:paraId="75623389" w14:textId="77777777" w:rsidR="002D38B6" w:rsidRPr="00C068EB" w:rsidRDefault="002D38B6" w:rsidP="00E728AF">
            <w:pPr>
              <w:pStyle w:val="Title"/>
              <w:rPr>
                <w:ins w:id="260" w:author="Blake Actkinson" w:date="2022-09-05T20:44:00Z"/>
                <w:b/>
                <w:bCs/>
              </w:rPr>
            </w:pPr>
            <w:ins w:id="261" w:author="Blake Actkinson" w:date="2022-09-05T20:44:00Z">
              <w:r>
                <w:rPr>
                  <w:b/>
                  <w:bCs/>
                </w:rPr>
                <w:t>3</w:t>
              </w:r>
            </w:ins>
          </w:p>
        </w:tc>
        <w:tc>
          <w:tcPr>
            <w:tcW w:w="720" w:type="dxa"/>
            <w:tcBorders>
              <w:top w:val="nil"/>
              <w:left w:val="single" w:sz="8" w:space="0" w:color="auto"/>
              <w:bottom w:val="nil"/>
              <w:right w:val="single" w:sz="8" w:space="0" w:color="auto"/>
            </w:tcBorders>
          </w:tcPr>
          <w:p w14:paraId="53600694" w14:textId="77777777" w:rsidR="002D38B6" w:rsidRDefault="002D38B6" w:rsidP="00E728AF">
            <w:pPr>
              <w:pStyle w:val="Algostep"/>
              <w:rPr>
                <w:ins w:id="262" w:author="Blake Actkinson" w:date="2022-09-05T20:44:00Z"/>
              </w:rPr>
            </w:pPr>
          </w:p>
        </w:tc>
        <w:tc>
          <w:tcPr>
            <w:tcW w:w="7825" w:type="dxa"/>
            <w:gridSpan w:val="3"/>
            <w:tcBorders>
              <w:top w:val="nil"/>
              <w:left w:val="single" w:sz="8" w:space="0" w:color="auto"/>
              <w:bottom w:val="nil"/>
              <w:right w:val="nil"/>
            </w:tcBorders>
          </w:tcPr>
          <w:p w14:paraId="25E946B1" w14:textId="77777777" w:rsidR="002D38B6" w:rsidRPr="000C1A9A" w:rsidRDefault="002D38B6" w:rsidP="00E728AF">
            <w:pPr>
              <w:pStyle w:val="Algostep"/>
              <w:rPr>
                <w:ins w:id="263" w:author="Blake Actkinson" w:date="2022-09-05T20:44:00Z"/>
              </w:rPr>
            </w:pPr>
            <w:ins w:id="264" w:author="Blake Actkinson" w:date="2022-09-05T20:44:00Z">
              <w:r>
                <w:rPr>
                  <w:b/>
                  <w:bCs/>
                </w:rPr>
                <w:t xml:space="preserve">Construct </w:t>
              </w:r>
              <w:proofErr w:type="spellStart"/>
              <w:r>
                <w:t>knn</w:t>
              </w:r>
              <w:proofErr w:type="spellEnd"/>
              <w:r>
                <w:t xml:space="preserve"> ordered distance graph with k = </w:t>
              </w:r>
              <w:proofErr w:type="spellStart"/>
              <w:r>
                <w:t>minPts</w:t>
              </w:r>
              <w:proofErr w:type="spellEnd"/>
            </w:ins>
          </w:p>
        </w:tc>
      </w:tr>
      <w:tr w:rsidR="002D38B6" w14:paraId="00C72552" w14:textId="77777777" w:rsidTr="00E728AF">
        <w:trPr>
          <w:ins w:id="265" w:author="Blake Actkinson" w:date="2022-09-05T20:44:00Z"/>
        </w:trPr>
        <w:tc>
          <w:tcPr>
            <w:tcW w:w="805" w:type="dxa"/>
            <w:tcBorders>
              <w:top w:val="nil"/>
              <w:left w:val="nil"/>
              <w:bottom w:val="nil"/>
              <w:right w:val="single" w:sz="8" w:space="0" w:color="auto"/>
            </w:tcBorders>
          </w:tcPr>
          <w:p w14:paraId="02DE61A6" w14:textId="77777777" w:rsidR="002D38B6" w:rsidRPr="00C068EB" w:rsidRDefault="002D38B6" w:rsidP="00E728AF">
            <w:pPr>
              <w:pStyle w:val="Title"/>
              <w:rPr>
                <w:ins w:id="266" w:author="Blake Actkinson" w:date="2022-09-05T20:44:00Z"/>
                <w:b/>
                <w:bCs/>
              </w:rPr>
            </w:pPr>
            <w:ins w:id="267" w:author="Blake Actkinson" w:date="2022-09-05T20:44:00Z">
              <w:r>
                <w:rPr>
                  <w:b/>
                  <w:bCs/>
                </w:rPr>
                <w:t>4</w:t>
              </w:r>
            </w:ins>
          </w:p>
        </w:tc>
        <w:tc>
          <w:tcPr>
            <w:tcW w:w="720" w:type="dxa"/>
            <w:tcBorders>
              <w:top w:val="nil"/>
              <w:left w:val="single" w:sz="8" w:space="0" w:color="auto"/>
              <w:bottom w:val="nil"/>
              <w:right w:val="single" w:sz="8" w:space="0" w:color="auto"/>
            </w:tcBorders>
          </w:tcPr>
          <w:p w14:paraId="2854CDDC" w14:textId="77777777" w:rsidR="002D38B6" w:rsidRDefault="002D38B6" w:rsidP="00E728AF">
            <w:pPr>
              <w:pStyle w:val="Algostep"/>
              <w:rPr>
                <w:ins w:id="268" w:author="Blake Actkinson" w:date="2022-09-05T20:44:00Z"/>
              </w:rPr>
            </w:pPr>
          </w:p>
        </w:tc>
        <w:tc>
          <w:tcPr>
            <w:tcW w:w="7825" w:type="dxa"/>
            <w:gridSpan w:val="3"/>
            <w:tcBorders>
              <w:top w:val="nil"/>
              <w:left w:val="single" w:sz="8" w:space="0" w:color="auto"/>
              <w:bottom w:val="nil"/>
              <w:right w:val="nil"/>
            </w:tcBorders>
          </w:tcPr>
          <w:p w14:paraId="586A4ADF" w14:textId="77777777" w:rsidR="002D38B6" w:rsidRPr="000C1A9A" w:rsidRDefault="002D38B6" w:rsidP="00E728AF">
            <w:pPr>
              <w:pStyle w:val="Algostep"/>
              <w:rPr>
                <w:ins w:id="269" w:author="Blake Actkinson" w:date="2022-09-05T20:44:00Z"/>
              </w:rPr>
            </w:pPr>
            <w:ins w:id="270" w:author="Blake Actkinson" w:date="2022-09-05T20:44:00Z">
              <w:r>
                <w:rPr>
                  <w:b/>
                  <w:bCs/>
                </w:rPr>
                <w:t xml:space="preserve">Set </w:t>
              </w:r>
              <w:proofErr w:type="spellStart"/>
              <w:r>
                <w:t>dists</w:t>
              </w:r>
              <w:proofErr w:type="spellEnd"/>
              <w:r>
                <w:t xml:space="preserve"> = first 30 ordered distances</w:t>
              </w:r>
            </w:ins>
          </w:p>
        </w:tc>
      </w:tr>
      <w:tr w:rsidR="002D38B6" w14:paraId="574F31AA" w14:textId="77777777" w:rsidTr="00E728AF">
        <w:trPr>
          <w:ins w:id="271" w:author="Blake Actkinson" w:date="2022-09-05T20:44:00Z"/>
        </w:trPr>
        <w:tc>
          <w:tcPr>
            <w:tcW w:w="805" w:type="dxa"/>
            <w:tcBorders>
              <w:top w:val="nil"/>
              <w:left w:val="nil"/>
              <w:bottom w:val="nil"/>
              <w:right w:val="single" w:sz="8" w:space="0" w:color="auto"/>
            </w:tcBorders>
          </w:tcPr>
          <w:p w14:paraId="72EF5D8E" w14:textId="77777777" w:rsidR="002D38B6" w:rsidRPr="00C068EB" w:rsidRDefault="002D38B6" w:rsidP="00E728AF">
            <w:pPr>
              <w:pStyle w:val="Title"/>
              <w:rPr>
                <w:ins w:id="272" w:author="Blake Actkinson" w:date="2022-09-05T20:44:00Z"/>
                <w:b/>
                <w:bCs/>
              </w:rPr>
            </w:pPr>
            <w:ins w:id="273" w:author="Blake Actkinson" w:date="2022-09-05T20:44:00Z">
              <w:r>
                <w:rPr>
                  <w:b/>
                  <w:bCs/>
                </w:rPr>
                <w:t>5</w:t>
              </w:r>
            </w:ins>
          </w:p>
        </w:tc>
        <w:tc>
          <w:tcPr>
            <w:tcW w:w="720" w:type="dxa"/>
            <w:tcBorders>
              <w:top w:val="nil"/>
              <w:left w:val="single" w:sz="8" w:space="0" w:color="auto"/>
              <w:bottom w:val="nil"/>
              <w:right w:val="single" w:sz="8" w:space="0" w:color="auto"/>
            </w:tcBorders>
          </w:tcPr>
          <w:p w14:paraId="63E4F537" w14:textId="77777777" w:rsidR="002D38B6" w:rsidRDefault="002D38B6" w:rsidP="00E728AF">
            <w:pPr>
              <w:pStyle w:val="Algostep"/>
              <w:rPr>
                <w:ins w:id="274" w:author="Blake Actkinson" w:date="2022-09-05T20:44:00Z"/>
              </w:rPr>
            </w:pPr>
          </w:p>
        </w:tc>
        <w:tc>
          <w:tcPr>
            <w:tcW w:w="7825" w:type="dxa"/>
            <w:gridSpan w:val="3"/>
            <w:tcBorders>
              <w:top w:val="nil"/>
              <w:left w:val="single" w:sz="8" w:space="0" w:color="auto"/>
              <w:bottom w:val="nil"/>
              <w:right w:val="nil"/>
            </w:tcBorders>
          </w:tcPr>
          <w:p w14:paraId="61A02242" w14:textId="77777777" w:rsidR="002D38B6" w:rsidRPr="00CA6A98" w:rsidRDefault="002D38B6" w:rsidP="00E728AF">
            <w:pPr>
              <w:pStyle w:val="Algostep"/>
              <w:rPr>
                <w:ins w:id="275" w:author="Blake Actkinson" w:date="2022-09-05T20:44:00Z"/>
              </w:rPr>
            </w:pPr>
            <w:ins w:id="276" w:author="Blake Actkinson" w:date="2022-09-05T20:44:00Z">
              <w:r>
                <w:rPr>
                  <w:b/>
                  <w:bCs/>
                </w:rPr>
                <w:t xml:space="preserve">Set </w:t>
              </w:r>
              <w:r>
                <w:t xml:space="preserve">mean = mean of </w:t>
              </w:r>
              <w:proofErr w:type="spellStart"/>
              <w:r>
                <w:t>dists</w:t>
              </w:r>
              <w:proofErr w:type="spellEnd"/>
            </w:ins>
          </w:p>
        </w:tc>
      </w:tr>
      <w:tr w:rsidR="002D38B6" w14:paraId="23DE15A2" w14:textId="77777777" w:rsidTr="00E728AF">
        <w:trPr>
          <w:ins w:id="277" w:author="Blake Actkinson" w:date="2022-09-05T20:44:00Z"/>
        </w:trPr>
        <w:tc>
          <w:tcPr>
            <w:tcW w:w="805" w:type="dxa"/>
            <w:tcBorders>
              <w:top w:val="nil"/>
              <w:left w:val="nil"/>
              <w:bottom w:val="nil"/>
              <w:right w:val="single" w:sz="8" w:space="0" w:color="auto"/>
            </w:tcBorders>
          </w:tcPr>
          <w:p w14:paraId="143131FC" w14:textId="77777777" w:rsidR="002D38B6" w:rsidRPr="00C068EB" w:rsidRDefault="002D38B6" w:rsidP="00E728AF">
            <w:pPr>
              <w:pStyle w:val="Title"/>
              <w:rPr>
                <w:ins w:id="278" w:author="Blake Actkinson" w:date="2022-09-05T20:44:00Z"/>
                <w:b/>
                <w:bCs/>
              </w:rPr>
            </w:pPr>
            <w:ins w:id="279" w:author="Blake Actkinson" w:date="2022-09-05T20:44:00Z">
              <w:r>
                <w:rPr>
                  <w:b/>
                  <w:bCs/>
                </w:rPr>
                <w:t>6</w:t>
              </w:r>
            </w:ins>
          </w:p>
        </w:tc>
        <w:tc>
          <w:tcPr>
            <w:tcW w:w="720" w:type="dxa"/>
            <w:tcBorders>
              <w:top w:val="nil"/>
              <w:left w:val="single" w:sz="8" w:space="0" w:color="auto"/>
              <w:bottom w:val="nil"/>
              <w:right w:val="single" w:sz="8" w:space="0" w:color="auto"/>
            </w:tcBorders>
          </w:tcPr>
          <w:p w14:paraId="3E574140" w14:textId="77777777" w:rsidR="002D38B6" w:rsidRDefault="002D38B6" w:rsidP="00E728AF">
            <w:pPr>
              <w:pStyle w:val="Algostep"/>
              <w:rPr>
                <w:ins w:id="280" w:author="Blake Actkinson" w:date="2022-09-05T20:44:00Z"/>
              </w:rPr>
            </w:pPr>
          </w:p>
        </w:tc>
        <w:tc>
          <w:tcPr>
            <w:tcW w:w="7825" w:type="dxa"/>
            <w:gridSpan w:val="3"/>
            <w:tcBorders>
              <w:top w:val="nil"/>
              <w:left w:val="single" w:sz="8" w:space="0" w:color="auto"/>
              <w:bottom w:val="nil"/>
              <w:right w:val="nil"/>
            </w:tcBorders>
          </w:tcPr>
          <w:p w14:paraId="346F10A3" w14:textId="77777777" w:rsidR="002D38B6" w:rsidRPr="00CA6A98" w:rsidRDefault="002D38B6" w:rsidP="00E728AF">
            <w:pPr>
              <w:pStyle w:val="Algostep"/>
              <w:rPr>
                <w:ins w:id="281" w:author="Blake Actkinson" w:date="2022-09-05T20:44:00Z"/>
              </w:rPr>
            </w:pPr>
            <w:ins w:id="282" w:author="Blake Actkinson" w:date="2022-09-05T20:44:00Z">
              <w:r>
                <w:rPr>
                  <w:b/>
                  <w:bCs/>
                </w:rPr>
                <w:t xml:space="preserve">Set </w:t>
              </w:r>
              <w:proofErr w:type="spellStart"/>
              <w:r>
                <w:t>sd</w:t>
              </w:r>
              <w:proofErr w:type="spellEnd"/>
              <w:r>
                <w:t xml:space="preserve"> = standard deviation of </w:t>
              </w:r>
              <w:proofErr w:type="spellStart"/>
              <w:r>
                <w:t>dists</w:t>
              </w:r>
              <w:proofErr w:type="spellEnd"/>
            </w:ins>
          </w:p>
        </w:tc>
      </w:tr>
      <w:tr w:rsidR="002D38B6" w14:paraId="7EBBC71D" w14:textId="77777777" w:rsidTr="00E728AF">
        <w:trPr>
          <w:ins w:id="283" w:author="Blake Actkinson" w:date="2022-09-05T20:44:00Z"/>
        </w:trPr>
        <w:tc>
          <w:tcPr>
            <w:tcW w:w="805" w:type="dxa"/>
            <w:tcBorders>
              <w:top w:val="nil"/>
              <w:left w:val="nil"/>
              <w:bottom w:val="nil"/>
              <w:right w:val="single" w:sz="8" w:space="0" w:color="auto"/>
            </w:tcBorders>
          </w:tcPr>
          <w:p w14:paraId="19F0A838" w14:textId="77777777" w:rsidR="002D38B6" w:rsidRPr="00C068EB" w:rsidRDefault="002D38B6" w:rsidP="00E728AF">
            <w:pPr>
              <w:pStyle w:val="Title"/>
              <w:rPr>
                <w:ins w:id="284" w:author="Blake Actkinson" w:date="2022-09-05T20:44:00Z"/>
                <w:b/>
                <w:bCs/>
              </w:rPr>
            </w:pPr>
            <w:ins w:id="285" w:author="Blake Actkinson" w:date="2022-09-05T20:44:00Z">
              <w:r>
                <w:rPr>
                  <w:b/>
                  <w:bCs/>
                </w:rPr>
                <w:t>7</w:t>
              </w:r>
            </w:ins>
          </w:p>
        </w:tc>
        <w:tc>
          <w:tcPr>
            <w:tcW w:w="720" w:type="dxa"/>
            <w:tcBorders>
              <w:top w:val="nil"/>
              <w:left w:val="single" w:sz="8" w:space="0" w:color="auto"/>
              <w:bottom w:val="nil"/>
              <w:right w:val="single" w:sz="8" w:space="0" w:color="auto"/>
            </w:tcBorders>
          </w:tcPr>
          <w:p w14:paraId="407220F2" w14:textId="77777777" w:rsidR="002D38B6" w:rsidRDefault="002D38B6" w:rsidP="00E728AF">
            <w:pPr>
              <w:pStyle w:val="Algostep"/>
              <w:rPr>
                <w:ins w:id="286" w:author="Blake Actkinson" w:date="2022-09-05T20:44:00Z"/>
              </w:rPr>
            </w:pPr>
          </w:p>
        </w:tc>
        <w:tc>
          <w:tcPr>
            <w:tcW w:w="7825" w:type="dxa"/>
            <w:gridSpan w:val="3"/>
            <w:tcBorders>
              <w:top w:val="nil"/>
              <w:left w:val="single" w:sz="8" w:space="0" w:color="auto"/>
              <w:bottom w:val="nil"/>
              <w:right w:val="nil"/>
            </w:tcBorders>
          </w:tcPr>
          <w:p w14:paraId="7566AB05" w14:textId="77777777" w:rsidR="002D38B6" w:rsidRPr="00CA6A98" w:rsidRDefault="002D38B6" w:rsidP="00E728AF">
            <w:pPr>
              <w:pStyle w:val="Algostep"/>
              <w:rPr>
                <w:ins w:id="287" w:author="Blake Actkinson" w:date="2022-09-05T20:44:00Z"/>
              </w:rPr>
            </w:pPr>
            <w:ins w:id="288" w:author="Blake Actkinson" w:date="2022-09-05T20:44:00Z">
              <w:r>
                <w:rPr>
                  <w:b/>
                  <w:bCs/>
                </w:rPr>
                <w:t xml:space="preserve">Set </w:t>
              </w:r>
              <w:r>
                <w:t>d = 31</w:t>
              </w:r>
              <w:r w:rsidRPr="00CA6A98">
                <w:rPr>
                  <w:vertAlign w:val="superscript"/>
                </w:rPr>
                <w:t>st</w:t>
              </w:r>
              <w:r>
                <w:t xml:space="preserve"> distance in ordered set of distances</w:t>
              </w:r>
            </w:ins>
          </w:p>
        </w:tc>
      </w:tr>
      <w:tr w:rsidR="002D38B6" w14:paraId="356A6FF6" w14:textId="77777777" w:rsidTr="00E728AF">
        <w:trPr>
          <w:ins w:id="289" w:author="Blake Actkinson" w:date="2022-09-05T20:44:00Z"/>
        </w:trPr>
        <w:tc>
          <w:tcPr>
            <w:tcW w:w="805" w:type="dxa"/>
            <w:tcBorders>
              <w:top w:val="nil"/>
              <w:left w:val="nil"/>
              <w:bottom w:val="nil"/>
              <w:right w:val="single" w:sz="8" w:space="0" w:color="auto"/>
            </w:tcBorders>
          </w:tcPr>
          <w:p w14:paraId="04D29DBF" w14:textId="77777777" w:rsidR="002D38B6" w:rsidRPr="00C068EB" w:rsidRDefault="002D38B6" w:rsidP="00E728AF">
            <w:pPr>
              <w:pStyle w:val="Title"/>
              <w:rPr>
                <w:ins w:id="290" w:author="Blake Actkinson" w:date="2022-09-05T20:44:00Z"/>
                <w:b/>
                <w:bCs/>
              </w:rPr>
            </w:pPr>
            <w:ins w:id="291" w:author="Blake Actkinson" w:date="2022-09-05T20:44:00Z">
              <w:r>
                <w:rPr>
                  <w:b/>
                  <w:bCs/>
                </w:rPr>
                <w:t>8</w:t>
              </w:r>
            </w:ins>
          </w:p>
        </w:tc>
        <w:tc>
          <w:tcPr>
            <w:tcW w:w="720" w:type="dxa"/>
            <w:tcBorders>
              <w:top w:val="nil"/>
              <w:left w:val="single" w:sz="8" w:space="0" w:color="auto"/>
              <w:bottom w:val="nil"/>
              <w:right w:val="single" w:sz="8" w:space="0" w:color="auto"/>
            </w:tcBorders>
          </w:tcPr>
          <w:p w14:paraId="1EFA65C1" w14:textId="77777777" w:rsidR="002D38B6" w:rsidRDefault="002D38B6" w:rsidP="00E728AF">
            <w:pPr>
              <w:pStyle w:val="Algostep"/>
              <w:rPr>
                <w:ins w:id="292" w:author="Blake Actkinson" w:date="2022-09-05T20:44:00Z"/>
              </w:rPr>
            </w:pPr>
          </w:p>
        </w:tc>
        <w:tc>
          <w:tcPr>
            <w:tcW w:w="7825" w:type="dxa"/>
            <w:gridSpan w:val="3"/>
            <w:tcBorders>
              <w:top w:val="nil"/>
              <w:left w:val="single" w:sz="8" w:space="0" w:color="auto"/>
              <w:bottom w:val="nil"/>
              <w:right w:val="nil"/>
            </w:tcBorders>
          </w:tcPr>
          <w:p w14:paraId="071E6DE4" w14:textId="77777777" w:rsidR="002D38B6" w:rsidRPr="009B17B7" w:rsidRDefault="002D38B6" w:rsidP="00E728AF">
            <w:pPr>
              <w:pStyle w:val="Algostep"/>
              <w:rPr>
                <w:ins w:id="293" w:author="Blake Actkinson" w:date="2022-09-05T20:44:00Z"/>
              </w:rPr>
            </w:pPr>
            <w:ins w:id="294" w:author="Blake Actkinson" w:date="2022-09-05T20:44:00Z">
              <w:r>
                <w:rPr>
                  <w:b/>
                  <w:bCs/>
                </w:rPr>
                <w:t xml:space="preserve">For </w:t>
              </w:r>
              <w:r>
                <w:t>(d, d &lt; total number of distances, d++) \\ Go through remaining distances in the ordered set and find the first distance that is greater than the mean + 3 standard deviations of the set of previous ordered distances</w:t>
              </w:r>
            </w:ins>
          </w:p>
        </w:tc>
      </w:tr>
      <w:tr w:rsidR="002D38B6" w14:paraId="2E681363" w14:textId="77777777" w:rsidTr="00E728AF">
        <w:trPr>
          <w:ins w:id="295" w:author="Blake Actkinson" w:date="2022-09-05T20:44:00Z"/>
        </w:trPr>
        <w:tc>
          <w:tcPr>
            <w:tcW w:w="805" w:type="dxa"/>
            <w:tcBorders>
              <w:top w:val="nil"/>
              <w:left w:val="nil"/>
              <w:bottom w:val="nil"/>
              <w:right w:val="single" w:sz="8" w:space="0" w:color="auto"/>
            </w:tcBorders>
          </w:tcPr>
          <w:p w14:paraId="4F5609AE" w14:textId="77777777" w:rsidR="002D38B6" w:rsidRPr="00C068EB" w:rsidRDefault="002D38B6" w:rsidP="00E728AF">
            <w:pPr>
              <w:pStyle w:val="Title"/>
              <w:rPr>
                <w:ins w:id="296" w:author="Blake Actkinson" w:date="2022-09-05T20:44:00Z"/>
                <w:b/>
                <w:bCs/>
              </w:rPr>
            </w:pPr>
          </w:p>
        </w:tc>
        <w:tc>
          <w:tcPr>
            <w:tcW w:w="720" w:type="dxa"/>
            <w:tcBorders>
              <w:top w:val="nil"/>
              <w:left w:val="single" w:sz="8" w:space="0" w:color="auto"/>
              <w:bottom w:val="nil"/>
              <w:right w:val="single" w:sz="8" w:space="0" w:color="auto"/>
            </w:tcBorders>
          </w:tcPr>
          <w:p w14:paraId="32BE45D5" w14:textId="77777777" w:rsidR="002D38B6" w:rsidRPr="009B1B17" w:rsidRDefault="002D38B6" w:rsidP="00E728AF">
            <w:pPr>
              <w:pStyle w:val="Algostep"/>
              <w:rPr>
                <w:ins w:id="297" w:author="Blake Actkinson" w:date="2022-09-05T20:44:00Z"/>
                <w:b/>
                <w:bCs/>
              </w:rPr>
            </w:pPr>
          </w:p>
        </w:tc>
        <w:tc>
          <w:tcPr>
            <w:tcW w:w="720" w:type="dxa"/>
            <w:tcBorders>
              <w:top w:val="nil"/>
              <w:left w:val="single" w:sz="8" w:space="0" w:color="auto"/>
              <w:bottom w:val="nil"/>
              <w:right w:val="single" w:sz="8" w:space="0" w:color="auto"/>
            </w:tcBorders>
          </w:tcPr>
          <w:p w14:paraId="4889CC41" w14:textId="77777777" w:rsidR="002D38B6" w:rsidRDefault="002D38B6" w:rsidP="00E728AF">
            <w:pPr>
              <w:pStyle w:val="Algostep"/>
              <w:rPr>
                <w:ins w:id="298" w:author="Blake Actkinson" w:date="2022-09-05T20:44:00Z"/>
                <w:b/>
                <w:bCs/>
              </w:rPr>
            </w:pPr>
          </w:p>
        </w:tc>
        <w:tc>
          <w:tcPr>
            <w:tcW w:w="7105" w:type="dxa"/>
            <w:gridSpan w:val="2"/>
            <w:tcBorders>
              <w:top w:val="nil"/>
              <w:left w:val="single" w:sz="8" w:space="0" w:color="auto"/>
              <w:bottom w:val="nil"/>
              <w:right w:val="nil"/>
            </w:tcBorders>
          </w:tcPr>
          <w:p w14:paraId="696DA537" w14:textId="77777777" w:rsidR="002D38B6" w:rsidRPr="009B17B7" w:rsidRDefault="002D38B6" w:rsidP="00E728AF">
            <w:pPr>
              <w:pStyle w:val="Algostep"/>
              <w:rPr>
                <w:ins w:id="299" w:author="Blake Actkinson" w:date="2022-09-05T20:44:00Z"/>
              </w:rPr>
            </w:pPr>
            <w:ins w:id="300" w:author="Blake Actkinson" w:date="2022-09-05T20:44:00Z">
              <w:r>
                <w:rPr>
                  <w:b/>
                  <w:bCs/>
                </w:rPr>
                <w:t xml:space="preserve">If </w:t>
              </w:r>
              <w:r>
                <w:t xml:space="preserve">(d &gt; mean +3 * </w:t>
              </w:r>
              <w:proofErr w:type="spellStart"/>
              <w:r>
                <w:t>sd</w:t>
              </w:r>
              <w:proofErr w:type="spellEnd"/>
              <w:r>
                <w:t>)</w:t>
              </w:r>
            </w:ins>
          </w:p>
        </w:tc>
      </w:tr>
      <w:tr w:rsidR="002D38B6" w14:paraId="60F7A44B" w14:textId="77777777" w:rsidTr="00E728AF">
        <w:trPr>
          <w:ins w:id="301" w:author="Blake Actkinson" w:date="2022-09-05T20:44:00Z"/>
        </w:trPr>
        <w:tc>
          <w:tcPr>
            <w:tcW w:w="805" w:type="dxa"/>
            <w:tcBorders>
              <w:top w:val="nil"/>
              <w:left w:val="nil"/>
              <w:bottom w:val="nil"/>
              <w:right w:val="single" w:sz="8" w:space="0" w:color="auto"/>
            </w:tcBorders>
          </w:tcPr>
          <w:p w14:paraId="69BC7FB9" w14:textId="77777777" w:rsidR="002D38B6" w:rsidRPr="00C068EB" w:rsidRDefault="002D38B6" w:rsidP="00E728AF">
            <w:pPr>
              <w:pStyle w:val="Title"/>
              <w:rPr>
                <w:ins w:id="302" w:author="Blake Actkinson" w:date="2022-09-05T20:44:00Z"/>
                <w:b/>
                <w:bCs/>
              </w:rPr>
            </w:pPr>
          </w:p>
        </w:tc>
        <w:tc>
          <w:tcPr>
            <w:tcW w:w="720" w:type="dxa"/>
            <w:tcBorders>
              <w:top w:val="nil"/>
              <w:left w:val="single" w:sz="8" w:space="0" w:color="auto"/>
              <w:bottom w:val="nil"/>
              <w:right w:val="single" w:sz="8" w:space="0" w:color="auto"/>
            </w:tcBorders>
          </w:tcPr>
          <w:p w14:paraId="7F7CD656" w14:textId="77777777" w:rsidR="002D38B6" w:rsidRPr="009B1B17" w:rsidRDefault="002D38B6" w:rsidP="00E728AF">
            <w:pPr>
              <w:pStyle w:val="Algostep"/>
              <w:rPr>
                <w:ins w:id="303" w:author="Blake Actkinson" w:date="2022-09-05T20:44:00Z"/>
                <w:b/>
                <w:bCs/>
              </w:rPr>
            </w:pPr>
          </w:p>
        </w:tc>
        <w:tc>
          <w:tcPr>
            <w:tcW w:w="720" w:type="dxa"/>
            <w:tcBorders>
              <w:top w:val="nil"/>
              <w:left w:val="single" w:sz="8" w:space="0" w:color="auto"/>
              <w:bottom w:val="nil"/>
              <w:right w:val="single" w:sz="8" w:space="0" w:color="auto"/>
            </w:tcBorders>
          </w:tcPr>
          <w:p w14:paraId="7337A44A" w14:textId="77777777" w:rsidR="002D38B6" w:rsidRDefault="002D38B6" w:rsidP="00E728AF">
            <w:pPr>
              <w:pStyle w:val="Algostep"/>
              <w:rPr>
                <w:ins w:id="304" w:author="Blake Actkinson" w:date="2022-09-05T20:44:00Z"/>
                <w:b/>
                <w:bCs/>
              </w:rPr>
            </w:pPr>
          </w:p>
        </w:tc>
        <w:tc>
          <w:tcPr>
            <w:tcW w:w="720" w:type="dxa"/>
            <w:tcBorders>
              <w:top w:val="nil"/>
              <w:left w:val="single" w:sz="8" w:space="0" w:color="auto"/>
              <w:bottom w:val="nil"/>
              <w:right w:val="nil"/>
            </w:tcBorders>
          </w:tcPr>
          <w:p w14:paraId="38A69F3F" w14:textId="77777777" w:rsidR="002D38B6" w:rsidRDefault="002D38B6" w:rsidP="00E728AF">
            <w:pPr>
              <w:pStyle w:val="Algostep"/>
              <w:rPr>
                <w:ins w:id="305" w:author="Blake Actkinson" w:date="2022-09-05T20:44:00Z"/>
                <w:b/>
                <w:bCs/>
              </w:rPr>
            </w:pPr>
          </w:p>
        </w:tc>
        <w:tc>
          <w:tcPr>
            <w:tcW w:w="6385" w:type="dxa"/>
            <w:tcBorders>
              <w:top w:val="nil"/>
              <w:left w:val="nil"/>
              <w:bottom w:val="nil"/>
              <w:right w:val="nil"/>
            </w:tcBorders>
          </w:tcPr>
          <w:p w14:paraId="6B38112C" w14:textId="77777777" w:rsidR="002D38B6" w:rsidRPr="009B17B7" w:rsidRDefault="002D38B6" w:rsidP="00E728AF">
            <w:pPr>
              <w:pStyle w:val="Algostep"/>
              <w:rPr>
                <w:ins w:id="306" w:author="Blake Actkinson" w:date="2022-09-05T20:44:00Z"/>
              </w:rPr>
            </w:pPr>
            <w:ins w:id="307" w:author="Blake Actkinson" w:date="2022-09-05T20:44:00Z">
              <w:r>
                <w:rPr>
                  <w:b/>
                  <w:bCs/>
                </w:rPr>
                <w:t xml:space="preserve">Set </w:t>
              </w:r>
              <w:r>
                <w:t>eps = d</w:t>
              </w:r>
            </w:ins>
          </w:p>
        </w:tc>
      </w:tr>
      <w:tr w:rsidR="002D38B6" w14:paraId="1596C621" w14:textId="77777777" w:rsidTr="00E728AF">
        <w:trPr>
          <w:ins w:id="308" w:author="Blake Actkinson" w:date="2022-09-05T20:44:00Z"/>
        </w:trPr>
        <w:tc>
          <w:tcPr>
            <w:tcW w:w="805" w:type="dxa"/>
            <w:tcBorders>
              <w:top w:val="nil"/>
              <w:left w:val="nil"/>
              <w:bottom w:val="nil"/>
              <w:right w:val="single" w:sz="8" w:space="0" w:color="auto"/>
            </w:tcBorders>
          </w:tcPr>
          <w:p w14:paraId="1766ACE3" w14:textId="77777777" w:rsidR="002D38B6" w:rsidRPr="00C068EB" w:rsidRDefault="002D38B6" w:rsidP="00E728AF">
            <w:pPr>
              <w:pStyle w:val="Title"/>
              <w:rPr>
                <w:ins w:id="309" w:author="Blake Actkinson" w:date="2022-09-05T20:44:00Z"/>
                <w:b/>
                <w:bCs/>
              </w:rPr>
            </w:pPr>
          </w:p>
        </w:tc>
        <w:tc>
          <w:tcPr>
            <w:tcW w:w="720" w:type="dxa"/>
            <w:tcBorders>
              <w:top w:val="nil"/>
              <w:left w:val="single" w:sz="8" w:space="0" w:color="auto"/>
              <w:bottom w:val="nil"/>
              <w:right w:val="single" w:sz="8" w:space="0" w:color="auto"/>
            </w:tcBorders>
          </w:tcPr>
          <w:p w14:paraId="5903398F" w14:textId="77777777" w:rsidR="002D38B6" w:rsidRDefault="002D38B6" w:rsidP="00E728AF">
            <w:pPr>
              <w:pStyle w:val="Algostep"/>
              <w:rPr>
                <w:ins w:id="310" w:author="Blake Actkinson" w:date="2022-09-05T20:44:00Z"/>
              </w:rPr>
            </w:pPr>
          </w:p>
        </w:tc>
        <w:tc>
          <w:tcPr>
            <w:tcW w:w="720" w:type="dxa"/>
            <w:tcBorders>
              <w:top w:val="nil"/>
              <w:left w:val="single" w:sz="8" w:space="0" w:color="auto"/>
              <w:bottom w:val="nil"/>
              <w:right w:val="single" w:sz="8" w:space="0" w:color="auto"/>
            </w:tcBorders>
          </w:tcPr>
          <w:p w14:paraId="6BC40C85" w14:textId="77777777" w:rsidR="002D38B6" w:rsidRDefault="002D38B6" w:rsidP="00E728AF">
            <w:pPr>
              <w:pStyle w:val="Algostep"/>
              <w:rPr>
                <w:ins w:id="311" w:author="Blake Actkinson" w:date="2022-09-05T20:44:00Z"/>
                <w:b/>
                <w:bCs/>
              </w:rPr>
            </w:pPr>
          </w:p>
        </w:tc>
        <w:tc>
          <w:tcPr>
            <w:tcW w:w="720" w:type="dxa"/>
            <w:tcBorders>
              <w:top w:val="nil"/>
              <w:left w:val="single" w:sz="8" w:space="0" w:color="auto"/>
              <w:bottom w:val="nil"/>
              <w:right w:val="nil"/>
            </w:tcBorders>
          </w:tcPr>
          <w:p w14:paraId="5B2147E5" w14:textId="77777777" w:rsidR="002D38B6" w:rsidRDefault="002D38B6" w:rsidP="00E728AF">
            <w:pPr>
              <w:pStyle w:val="Algostep"/>
              <w:rPr>
                <w:ins w:id="312" w:author="Blake Actkinson" w:date="2022-09-05T20:44:00Z"/>
                <w:b/>
                <w:bCs/>
              </w:rPr>
            </w:pPr>
          </w:p>
        </w:tc>
        <w:tc>
          <w:tcPr>
            <w:tcW w:w="6385" w:type="dxa"/>
            <w:tcBorders>
              <w:top w:val="nil"/>
              <w:left w:val="nil"/>
              <w:bottom w:val="nil"/>
              <w:right w:val="nil"/>
            </w:tcBorders>
          </w:tcPr>
          <w:p w14:paraId="26D00684" w14:textId="77777777" w:rsidR="002D38B6" w:rsidRDefault="002D38B6" w:rsidP="00E728AF">
            <w:pPr>
              <w:pStyle w:val="Algostep"/>
              <w:rPr>
                <w:ins w:id="313" w:author="Blake Actkinson" w:date="2022-09-05T20:44:00Z"/>
                <w:b/>
                <w:bCs/>
              </w:rPr>
            </w:pPr>
            <w:ins w:id="314" w:author="Blake Actkinson" w:date="2022-09-05T20:44:00Z">
              <w:r>
                <w:rPr>
                  <w:b/>
                  <w:bCs/>
                </w:rPr>
                <w:t>Break</w:t>
              </w:r>
            </w:ins>
          </w:p>
        </w:tc>
      </w:tr>
      <w:tr w:rsidR="002D38B6" w14:paraId="6605B101" w14:textId="77777777" w:rsidTr="00E728AF">
        <w:trPr>
          <w:ins w:id="315" w:author="Blake Actkinson" w:date="2022-09-05T20:44:00Z"/>
        </w:trPr>
        <w:tc>
          <w:tcPr>
            <w:tcW w:w="805" w:type="dxa"/>
            <w:tcBorders>
              <w:top w:val="nil"/>
              <w:left w:val="nil"/>
              <w:bottom w:val="nil"/>
              <w:right w:val="single" w:sz="8" w:space="0" w:color="auto"/>
            </w:tcBorders>
          </w:tcPr>
          <w:p w14:paraId="543BA11A" w14:textId="77777777" w:rsidR="002D38B6" w:rsidRPr="00C068EB" w:rsidRDefault="002D38B6" w:rsidP="00E728AF">
            <w:pPr>
              <w:pStyle w:val="Title"/>
              <w:rPr>
                <w:ins w:id="316" w:author="Blake Actkinson" w:date="2022-09-05T20:44:00Z"/>
                <w:b/>
                <w:bCs/>
              </w:rPr>
            </w:pPr>
          </w:p>
        </w:tc>
        <w:tc>
          <w:tcPr>
            <w:tcW w:w="720" w:type="dxa"/>
            <w:tcBorders>
              <w:top w:val="nil"/>
              <w:left w:val="single" w:sz="8" w:space="0" w:color="auto"/>
              <w:bottom w:val="nil"/>
              <w:right w:val="single" w:sz="8" w:space="0" w:color="auto"/>
            </w:tcBorders>
          </w:tcPr>
          <w:p w14:paraId="0EA0365E" w14:textId="77777777" w:rsidR="002D38B6" w:rsidRPr="009B1B17" w:rsidRDefault="002D38B6" w:rsidP="00E728AF">
            <w:pPr>
              <w:pStyle w:val="Algostep"/>
              <w:rPr>
                <w:ins w:id="317" w:author="Blake Actkinson" w:date="2022-09-05T20:44:00Z"/>
                <w:b/>
                <w:bCs/>
              </w:rPr>
            </w:pPr>
          </w:p>
        </w:tc>
        <w:tc>
          <w:tcPr>
            <w:tcW w:w="720" w:type="dxa"/>
            <w:tcBorders>
              <w:top w:val="nil"/>
              <w:left w:val="single" w:sz="8" w:space="0" w:color="auto"/>
              <w:bottom w:val="nil"/>
              <w:right w:val="single" w:sz="8" w:space="0" w:color="auto"/>
            </w:tcBorders>
          </w:tcPr>
          <w:p w14:paraId="33527869" w14:textId="77777777" w:rsidR="002D38B6" w:rsidRDefault="002D38B6" w:rsidP="00E728AF">
            <w:pPr>
              <w:pStyle w:val="Algostep"/>
              <w:rPr>
                <w:ins w:id="318" w:author="Blake Actkinson" w:date="2022-09-05T20:44:00Z"/>
                <w:b/>
                <w:bCs/>
              </w:rPr>
            </w:pPr>
          </w:p>
        </w:tc>
        <w:tc>
          <w:tcPr>
            <w:tcW w:w="7105" w:type="dxa"/>
            <w:gridSpan w:val="2"/>
            <w:tcBorders>
              <w:top w:val="nil"/>
              <w:left w:val="single" w:sz="8" w:space="0" w:color="auto"/>
              <w:bottom w:val="nil"/>
              <w:right w:val="nil"/>
            </w:tcBorders>
          </w:tcPr>
          <w:p w14:paraId="7DE219D3" w14:textId="77777777" w:rsidR="002D38B6" w:rsidRPr="00B17F9D" w:rsidRDefault="002D38B6" w:rsidP="00E728AF">
            <w:pPr>
              <w:pStyle w:val="Algostep"/>
              <w:rPr>
                <w:ins w:id="319" w:author="Blake Actkinson" w:date="2022-09-05T20:44:00Z"/>
              </w:rPr>
            </w:pPr>
            <w:ins w:id="320" w:author="Blake Actkinson" w:date="2022-09-05T20:44:00Z">
              <w:r>
                <w:rPr>
                  <w:b/>
                  <w:bCs/>
                </w:rPr>
                <w:t xml:space="preserve">Else </w:t>
              </w:r>
              <w:r>
                <w:t xml:space="preserve">\\ Add d to the subset of </w:t>
              </w:r>
              <w:proofErr w:type="spellStart"/>
              <w:r>
                <w:t>dists</w:t>
              </w:r>
              <w:proofErr w:type="spellEnd"/>
            </w:ins>
          </w:p>
        </w:tc>
      </w:tr>
      <w:tr w:rsidR="002D38B6" w14:paraId="3C9C45AB" w14:textId="77777777" w:rsidTr="00E728AF">
        <w:trPr>
          <w:ins w:id="321" w:author="Blake Actkinson" w:date="2022-09-05T20:44:00Z"/>
        </w:trPr>
        <w:tc>
          <w:tcPr>
            <w:tcW w:w="805" w:type="dxa"/>
            <w:tcBorders>
              <w:top w:val="nil"/>
              <w:left w:val="nil"/>
              <w:bottom w:val="nil"/>
              <w:right w:val="single" w:sz="8" w:space="0" w:color="auto"/>
            </w:tcBorders>
          </w:tcPr>
          <w:p w14:paraId="03646F39" w14:textId="77777777" w:rsidR="002D38B6" w:rsidRPr="00C068EB" w:rsidRDefault="002D38B6" w:rsidP="00E728AF">
            <w:pPr>
              <w:pStyle w:val="Title"/>
              <w:rPr>
                <w:ins w:id="322" w:author="Blake Actkinson" w:date="2022-09-05T20:44:00Z"/>
                <w:b/>
                <w:bCs/>
              </w:rPr>
            </w:pPr>
          </w:p>
        </w:tc>
        <w:tc>
          <w:tcPr>
            <w:tcW w:w="720" w:type="dxa"/>
            <w:tcBorders>
              <w:top w:val="nil"/>
              <w:left w:val="single" w:sz="8" w:space="0" w:color="auto"/>
              <w:bottom w:val="nil"/>
              <w:right w:val="single" w:sz="8" w:space="0" w:color="auto"/>
            </w:tcBorders>
          </w:tcPr>
          <w:p w14:paraId="3F0B9AD9" w14:textId="77777777" w:rsidR="002D38B6" w:rsidRDefault="002D38B6" w:rsidP="00E728AF">
            <w:pPr>
              <w:pStyle w:val="Algostep"/>
              <w:rPr>
                <w:ins w:id="323" w:author="Blake Actkinson" w:date="2022-09-05T20:44:00Z"/>
              </w:rPr>
            </w:pPr>
          </w:p>
        </w:tc>
        <w:tc>
          <w:tcPr>
            <w:tcW w:w="720" w:type="dxa"/>
            <w:tcBorders>
              <w:top w:val="nil"/>
              <w:left w:val="single" w:sz="8" w:space="0" w:color="auto"/>
              <w:bottom w:val="nil"/>
              <w:right w:val="single" w:sz="8" w:space="0" w:color="auto"/>
            </w:tcBorders>
          </w:tcPr>
          <w:p w14:paraId="3B405910" w14:textId="77777777" w:rsidR="002D38B6" w:rsidRDefault="002D38B6" w:rsidP="00E728AF">
            <w:pPr>
              <w:pStyle w:val="Algostep"/>
              <w:rPr>
                <w:ins w:id="324" w:author="Blake Actkinson" w:date="2022-09-05T20:44:00Z"/>
                <w:b/>
                <w:bCs/>
              </w:rPr>
            </w:pPr>
          </w:p>
        </w:tc>
        <w:tc>
          <w:tcPr>
            <w:tcW w:w="720" w:type="dxa"/>
            <w:tcBorders>
              <w:top w:val="nil"/>
              <w:left w:val="single" w:sz="8" w:space="0" w:color="auto"/>
              <w:bottom w:val="nil"/>
              <w:right w:val="nil"/>
            </w:tcBorders>
          </w:tcPr>
          <w:p w14:paraId="2EA599AC" w14:textId="77777777" w:rsidR="002D38B6" w:rsidRDefault="002D38B6" w:rsidP="00E728AF">
            <w:pPr>
              <w:pStyle w:val="Algostep"/>
              <w:rPr>
                <w:ins w:id="325" w:author="Blake Actkinson" w:date="2022-09-05T20:44:00Z"/>
                <w:b/>
                <w:bCs/>
              </w:rPr>
            </w:pPr>
          </w:p>
        </w:tc>
        <w:tc>
          <w:tcPr>
            <w:tcW w:w="6385" w:type="dxa"/>
            <w:tcBorders>
              <w:top w:val="nil"/>
              <w:left w:val="nil"/>
              <w:bottom w:val="nil"/>
              <w:right w:val="nil"/>
            </w:tcBorders>
          </w:tcPr>
          <w:p w14:paraId="220533AD" w14:textId="77777777" w:rsidR="002D38B6" w:rsidRPr="00B17F9D" w:rsidRDefault="002D38B6" w:rsidP="00E728AF">
            <w:pPr>
              <w:pStyle w:val="Algostep"/>
              <w:rPr>
                <w:ins w:id="326" w:author="Blake Actkinson" w:date="2022-09-05T20:44:00Z"/>
              </w:rPr>
            </w:pPr>
            <w:ins w:id="327" w:author="Blake Actkinson" w:date="2022-09-05T20:44:00Z">
              <w:r>
                <w:rPr>
                  <w:b/>
                  <w:bCs/>
                </w:rPr>
                <w:t xml:space="preserve">Concatenate </w:t>
              </w:r>
              <w:r>
                <w:t xml:space="preserve">d to </w:t>
              </w:r>
              <w:proofErr w:type="spellStart"/>
              <w:r>
                <w:t>dists</w:t>
              </w:r>
              <w:proofErr w:type="spellEnd"/>
            </w:ins>
          </w:p>
        </w:tc>
      </w:tr>
      <w:tr w:rsidR="002D38B6" w14:paraId="40F94DE8" w14:textId="77777777" w:rsidTr="00E728AF">
        <w:trPr>
          <w:ins w:id="328" w:author="Blake Actkinson" w:date="2022-09-05T20:44:00Z"/>
        </w:trPr>
        <w:tc>
          <w:tcPr>
            <w:tcW w:w="805" w:type="dxa"/>
            <w:tcBorders>
              <w:top w:val="nil"/>
              <w:left w:val="nil"/>
              <w:bottom w:val="nil"/>
              <w:right w:val="single" w:sz="8" w:space="0" w:color="auto"/>
            </w:tcBorders>
          </w:tcPr>
          <w:p w14:paraId="52299872" w14:textId="77777777" w:rsidR="002D38B6" w:rsidRPr="00C068EB" w:rsidRDefault="002D38B6" w:rsidP="00E728AF">
            <w:pPr>
              <w:pStyle w:val="Title"/>
              <w:rPr>
                <w:ins w:id="329" w:author="Blake Actkinson" w:date="2022-09-05T20:44:00Z"/>
                <w:b/>
                <w:bCs/>
              </w:rPr>
            </w:pPr>
          </w:p>
        </w:tc>
        <w:tc>
          <w:tcPr>
            <w:tcW w:w="720" w:type="dxa"/>
            <w:tcBorders>
              <w:top w:val="nil"/>
              <w:left w:val="single" w:sz="8" w:space="0" w:color="auto"/>
              <w:bottom w:val="nil"/>
              <w:right w:val="single" w:sz="8" w:space="0" w:color="auto"/>
            </w:tcBorders>
          </w:tcPr>
          <w:p w14:paraId="20CA39C3" w14:textId="77777777" w:rsidR="002D38B6" w:rsidRDefault="002D38B6" w:rsidP="00E728AF">
            <w:pPr>
              <w:pStyle w:val="Algostep"/>
              <w:rPr>
                <w:ins w:id="330" w:author="Blake Actkinson" w:date="2022-09-05T20:44:00Z"/>
              </w:rPr>
            </w:pPr>
          </w:p>
        </w:tc>
        <w:tc>
          <w:tcPr>
            <w:tcW w:w="720" w:type="dxa"/>
            <w:tcBorders>
              <w:top w:val="nil"/>
              <w:left w:val="single" w:sz="8" w:space="0" w:color="auto"/>
              <w:bottom w:val="nil"/>
              <w:right w:val="single" w:sz="8" w:space="0" w:color="auto"/>
            </w:tcBorders>
          </w:tcPr>
          <w:p w14:paraId="0916BA58" w14:textId="77777777" w:rsidR="002D38B6" w:rsidRDefault="002D38B6" w:rsidP="00E728AF">
            <w:pPr>
              <w:pStyle w:val="Algostep"/>
              <w:rPr>
                <w:ins w:id="331" w:author="Blake Actkinson" w:date="2022-09-05T20:44:00Z"/>
                <w:b/>
                <w:bCs/>
              </w:rPr>
            </w:pPr>
          </w:p>
        </w:tc>
        <w:tc>
          <w:tcPr>
            <w:tcW w:w="720" w:type="dxa"/>
            <w:tcBorders>
              <w:top w:val="nil"/>
              <w:left w:val="single" w:sz="8" w:space="0" w:color="auto"/>
              <w:bottom w:val="nil"/>
              <w:right w:val="nil"/>
            </w:tcBorders>
          </w:tcPr>
          <w:p w14:paraId="47F786E7" w14:textId="77777777" w:rsidR="002D38B6" w:rsidRDefault="002D38B6" w:rsidP="00E728AF">
            <w:pPr>
              <w:pStyle w:val="Algostep"/>
              <w:rPr>
                <w:ins w:id="332" w:author="Blake Actkinson" w:date="2022-09-05T20:44:00Z"/>
                <w:b/>
                <w:bCs/>
              </w:rPr>
            </w:pPr>
          </w:p>
        </w:tc>
        <w:tc>
          <w:tcPr>
            <w:tcW w:w="6385" w:type="dxa"/>
            <w:tcBorders>
              <w:top w:val="nil"/>
              <w:left w:val="nil"/>
              <w:bottom w:val="nil"/>
              <w:right w:val="nil"/>
            </w:tcBorders>
          </w:tcPr>
          <w:p w14:paraId="7DFF29F3" w14:textId="77777777" w:rsidR="002D38B6" w:rsidRPr="00B17F9D" w:rsidRDefault="002D38B6" w:rsidP="00E728AF">
            <w:pPr>
              <w:pStyle w:val="Algostep"/>
              <w:rPr>
                <w:ins w:id="333" w:author="Blake Actkinson" w:date="2022-09-05T20:44:00Z"/>
              </w:rPr>
            </w:pPr>
            <w:ins w:id="334" w:author="Blake Actkinson" w:date="2022-09-05T20:44:00Z">
              <w:r>
                <w:rPr>
                  <w:b/>
                  <w:bCs/>
                </w:rPr>
                <w:t xml:space="preserve">Set </w:t>
              </w:r>
              <w:r>
                <w:t xml:space="preserve">mean = mean of </w:t>
              </w:r>
              <w:proofErr w:type="spellStart"/>
              <w:r>
                <w:t>dists</w:t>
              </w:r>
              <w:proofErr w:type="spellEnd"/>
            </w:ins>
          </w:p>
        </w:tc>
      </w:tr>
      <w:tr w:rsidR="002D38B6" w14:paraId="5BBF7DD3" w14:textId="77777777" w:rsidTr="00E728AF">
        <w:trPr>
          <w:ins w:id="335" w:author="Blake Actkinson" w:date="2022-09-05T20:44:00Z"/>
        </w:trPr>
        <w:tc>
          <w:tcPr>
            <w:tcW w:w="805" w:type="dxa"/>
            <w:tcBorders>
              <w:top w:val="nil"/>
              <w:left w:val="nil"/>
              <w:bottom w:val="nil"/>
              <w:right w:val="single" w:sz="8" w:space="0" w:color="auto"/>
            </w:tcBorders>
          </w:tcPr>
          <w:p w14:paraId="372E9639" w14:textId="77777777" w:rsidR="002D38B6" w:rsidRPr="00C068EB" w:rsidRDefault="002D38B6" w:rsidP="00E728AF">
            <w:pPr>
              <w:pStyle w:val="Title"/>
              <w:rPr>
                <w:ins w:id="336" w:author="Blake Actkinson" w:date="2022-09-05T20:44:00Z"/>
                <w:b/>
                <w:bCs/>
              </w:rPr>
            </w:pPr>
          </w:p>
        </w:tc>
        <w:tc>
          <w:tcPr>
            <w:tcW w:w="720" w:type="dxa"/>
            <w:tcBorders>
              <w:top w:val="nil"/>
              <w:left w:val="single" w:sz="8" w:space="0" w:color="auto"/>
              <w:bottom w:val="nil"/>
              <w:right w:val="single" w:sz="8" w:space="0" w:color="auto"/>
            </w:tcBorders>
          </w:tcPr>
          <w:p w14:paraId="1145D37D" w14:textId="77777777" w:rsidR="002D38B6" w:rsidRDefault="002D38B6" w:rsidP="00E728AF">
            <w:pPr>
              <w:pStyle w:val="Algostep"/>
              <w:rPr>
                <w:ins w:id="337" w:author="Blake Actkinson" w:date="2022-09-05T20:44:00Z"/>
              </w:rPr>
            </w:pPr>
          </w:p>
        </w:tc>
        <w:tc>
          <w:tcPr>
            <w:tcW w:w="720" w:type="dxa"/>
            <w:tcBorders>
              <w:top w:val="nil"/>
              <w:left w:val="single" w:sz="8" w:space="0" w:color="auto"/>
              <w:bottom w:val="nil"/>
              <w:right w:val="single" w:sz="8" w:space="0" w:color="auto"/>
            </w:tcBorders>
          </w:tcPr>
          <w:p w14:paraId="3ECF2087" w14:textId="77777777" w:rsidR="002D38B6" w:rsidRDefault="002D38B6" w:rsidP="00E728AF">
            <w:pPr>
              <w:pStyle w:val="Algostep"/>
              <w:rPr>
                <w:ins w:id="338" w:author="Blake Actkinson" w:date="2022-09-05T20:44:00Z"/>
                <w:b/>
                <w:bCs/>
              </w:rPr>
            </w:pPr>
          </w:p>
        </w:tc>
        <w:tc>
          <w:tcPr>
            <w:tcW w:w="720" w:type="dxa"/>
            <w:tcBorders>
              <w:top w:val="nil"/>
              <w:left w:val="single" w:sz="8" w:space="0" w:color="auto"/>
              <w:bottom w:val="nil"/>
              <w:right w:val="nil"/>
            </w:tcBorders>
          </w:tcPr>
          <w:p w14:paraId="2B1FA4C6" w14:textId="77777777" w:rsidR="002D38B6" w:rsidRDefault="002D38B6" w:rsidP="00E728AF">
            <w:pPr>
              <w:pStyle w:val="Algostep"/>
              <w:rPr>
                <w:ins w:id="339" w:author="Blake Actkinson" w:date="2022-09-05T20:44:00Z"/>
                <w:b/>
                <w:bCs/>
              </w:rPr>
            </w:pPr>
          </w:p>
        </w:tc>
        <w:tc>
          <w:tcPr>
            <w:tcW w:w="6385" w:type="dxa"/>
            <w:tcBorders>
              <w:top w:val="nil"/>
              <w:left w:val="nil"/>
              <w:bottom w:val="nil"/>
              <w:right w:val="nil"/>
            </w:tcBorders>
          </w:tcPr>
          <w:p w14:paraId="78010F93" w14:textId="77777777" w:rsidR="002D38B6" w:rsidRPr="00B17F9D" w:rsidRDefault="002D38B6" w:rsidP="00E728AF">
            <w:pPr>
              <w:pStyle w:val="Algostep"/>
              <w:rPr>
                <w:ins w:id="340" w:author="Blake Actkinson" w:date="2022-09-05T20:44:00Z"/>
              </w:rPr>
            </w:pPr>
            <w:ins w:id="341" w:author="Blake Actkinson" w:date="2022-09-05T20:44:00Z">
              <w:r>
                <w:rPr>
                  <w:b/>
                  <w:bCs/>
                </w:rPr>
                <w:t xml:space="preserve">Set </w:t>
              </w:r>
              <w:proofErr w:type="spellStart"/>
              <w:r>
                <w:t>sd</w:t>
              </w:r>
              <w:proofErr w:type="spellEnd"/>
              <w:r>
                <w:t xml:space="preserve"> = standard deviation of </w:t>
              </w:r>
              <w:proofErr w:type="spellStart"/>
              <w:r>
                <w:t>dists</w:t>
              </w:r>
              <w:proofErr w:type="spellEnd"/>
            </w:ins>
          </w:p>
        </w:tc>
      </w:tr>
      <w:tr w:rsidR="002D38B6" w14:paraId="5E789183" w14:textId="77777777" w:rsidTr="00E728AF">
        <w:trPr>
          <w:ins w:id="342" w:author="Blake Actkinson" w:date="2022-09-05T20:44:00Z"/>
        </w:trPr>
        <w:tc>
          <w:tcPr>
            <w:tcW w:w="805" w:type="dxa"/>
            <w:tcBorders>
              <w:top w:val="nil"/>
              <w:left w:val="nil"/>
              <w:bottom w:val="nil"/>
              <w:right w:val="single" w:sz="8" w:space="0" w:color="auto"/>
            </w:tcBorders>
          </w:tcPr>
          <w:p w14:paraId="5C4AF891" w14:textId="77777777" w:rsidR="002D38B6" w:rsidRPr="00C068EB" w:rsidRDefault="002D38B6" w:rsidP="00E728AF">
            <w:pPr>
              <w:pStyle w:val="Title"/>
              <w:rPr>
                <w:ins w:id="343" w:author="Blake Actkinson" w:date="2022-09-05T20:44:00Z"/>
                <w:b/>
                <w:bCs/>
              </w:rPr>
            </w:pPr>
          </w:p>
        </w:tc>
        <w:tc>
          <w:tcPr>
            <w:tcW w:w="720" w:type="dxa"/>
            <w:tcBorders>
              <w:top w:val="nil"/>
              <w:left w:val="single" w:sz="8" w:space="0" w:color="auto"/>
              <w:bottom w:val="nil"/>
              <w:right w:val="single" w:sz="8" w:space="0" w:color="auto"/>
            </w:tcBorders>
          </w:tcPr>
          <w:p w14:paraId="432EC89D" w14:textId="77777777" w:rsidR="002D38B6" w:rsidRDefault="002D38B6" w:rsidP="00E728AF">
            <w:pPr>
              <w:pStyle w:val="Algostep"/>
              <w:rPr>
                <w:ins w:id="344" w:author="Blake Actkinson" w:date="2022-09-05T20:44:00Z"/>
              </w:rPr>
            </w:pPr>
          </w:p>
        </w:tc>
        <w:tc>
          <w:tcPr>
            <w:tcW w:w="7825" w:type="dxa"/>
            <w:gridSpan w:val="3"/>
            <w:tcBorders>
              <w:top w:val="nil"/>
              <w:left w:val="single" w:sz="8" w:space="0" w:color="auto"/>
              <w:bottom w:val="nil"/>
              <w:right w:val="nil"/>
            </w:tcBorders>
          </w:tcPr>
          <w:p w14:paraId="74D30520" w14:textId="77777777" w:rsidR="002D38B6" w:rsidRDefault="002D38B6" w:rsidP="00E728AF">
            <w:pPr>
              <w:pStyle w:val="Algostep"/>
              <w:rPr>
                <w:ins w:id="345" w:author="Blake Actkinson" w:date="2022-09-05T20:44:00Z"/>
                <w:b/>
                <w:bCs/>
              </w:rPr>
            </w:pPr>
            <w:ins w:id="346" w:author="Blake Actkinson" w:date="2022-09-05T20:44:00Z">
              <w:r>
                <w:rPr>
                  <w:b/>
                  <w:bCs/>
                </w:rPr>
                <w:t>End</w:t>
              </w:r>
            </w:ins>
          </w:p>
        </w:tc>
      </w:tr>
      <w:tr w:rsidR="002D38B6" w14:paraId="43869B0F" w14:textId="77777777" w:rsidTr="00E728AF">
        <w:trPr>
          <w:ins w:id="347" w:author="Blake Actkinson" w:date="2022-09-05T20:44:00Z"/>
        </w:trPr>
        <w:tc>
          <w:tcPr>
            <w:tcW w:w="805" w:type="dxa"/>
            <w:tcBorders>
              <w:top w:val="nil"/>
              <w:left w:val="nil"/>
              <w:bottom w:val="nil"/>
              <w:right w:val="single" w:sz="8" w:space="0" w:color="auto"/>
            </w:tcBorders>
          </w:tcPr>
          <w:p w14:paraId="52733637" w14:textId="77777777" w:rsidR="002D38B6" w:rsidRPr="00C068EB" w:rsidRDefault="002D38B6" w:rsidP="00E728AF">
            <w:pPr>
              <w:pStyle w:val="Title"/>
              <w:rPr>
                <w:ins w:id="348" w:author="Blake Actkinson" w:date="2022-09-05T20:44:00Z"/>
                <w:b/>
                <w:bCs/>
              </w:rPr>
            </w:pPr>
          </w:p>
        </w:tc>
        <w:tc>
          <w:tcPr>
            <w:tcW w:w="720" w:type="dxa"/>
            <w:tcBorders>
              <w:top w:val="nil"/>
              <w:left w:val="single" w:sz="8" w:space="0" w:color="auto"/>
              <w:bottom w:val="nil"/>
              <w:right w:val="single" w:sz="8" w:space="0" w:color="auto"/>
            </w:tcBorders>
          </w:tcPr>
          <w:p w14:paraId="28F3BDD7" w14:textId="77777777" w:rsidR="002D38B6" w:rsidRDefault="002D38B6" w:rsidP="00E728AF">
            <w:pPr>
              <w:pStyle w:val="Algostep"/>
              <w:rPr>
                <w:ins w:id="349" w:author="Blake Actkinson" w:date="2022-09-05T20:44:00Z"/>
              </w:rPr>
            </w:pPr>
          </w:p>
        </w:tc>
        <w:tc>
          <w:tcPr>
            <w:tcW w:w="7825" w:type="dxa"/>
            <w:gridSpan w:val="3"/>
            <w:tcBorders>
              <w:top w:val="nil"/>
              <w:left w:val="single" w:sz="8" w:space="0" w:color="auto"/>
              <w:bottom w:val="nil"/>
              <w:right w:val="nil"/>
            </w:tcBorders>
          </w:tcPr>
          <w:p w14:paraId="29C69D20" w14:textId="77777777" w:rsidR="002D38B6" w:rsidRPr="00B17F9D" w:rsidRDefault="002D38B6" w:rsidP="00E728AF">
            <w:pPr>
              <w:pStyle w:val="Algostep"/>
              <w:rPr>
                <w:ins w:id="350" w:author="Blake Actkinson" w:date="2022-09-05T20:44:00Z"/>
              </w:rPr>
            </w:pPr>
            <w:ins w:id="351" w:author="Blake Actkinson" w:date="2022-09-05T20:44:00Z">
              <w:r>
                <w:t xml:space="preserve">\\ With eps and </w:t>
              </w:r>
              <w:proofErr w:type="spellStart"/>
              <w:r>
                <w:t>MinPts</w:t>
              </w:r>
              <w:proofErr w:type="spellEnd"/>
              <w:r>
                <w:t>, run DBSCAN on the daily time series</w:t>
              </w:r>
            </w:ins>
          </w:p>
        </w:tc>
      </w:tr>
      <w:tr w:rsidR="002D38B6" w14:paraId="6F20BA47" w14:textId="77777777" w:rsidTr="00E728AF">
        <w:trPr>
          <w:ins w:id="352" w:author="Blake Actkinson" w:date="2022-09-05T20:44:00Z"/>
        </w:trPr>
        <w:tc>
          <w:tcPr>
            <w:tcW w:w="805" w:type="dxa"/>
            <w:tcBorders>
              <w:top w:val="nil"/>
              <w:left w:val="nil"/>
              <w:bottom w:val="nil"/>
              <w:right w:val="single" w:sz="8" w:space="0" w:color="auto"/>
            </w:tcBorders>
          </w:tcPr>
          <w:p w14:paraId="1DF75E66" w14:textId="77777777" w:rsidR="002D38B6" w:rsidRPr="00C068EB" w:rsidRDefault="002D38B6" w:rsidP="00E728AF">
            <w:pPr>
              <w:pStyle w:val="Title"/>
              <w:rPr>
                <w:ins w:id="353" w:author="Blake Actkinson" w:date="2022-09-05T20:44:00Z"/>
                <w:b/>
                <w:bCs/>
              </w:rPr>
            </w:pPr>
            <w:ins w:id="354" w:author="Blake Actkinson" w:date="2022-09-05T20:44:00Z">
              <w:r>
                <w:rPr>
                  <w:b/>
                  <w:bCs/>
                </w:rPr>
                <w:t>9</w:t>
              </w:r>
            </w:ins>
          </w:p>
        </w:tc>
        <w:tc>
          <w:tcPr>
            <w:tcW w:w="720" w:type="dxa"/>
            <w:tcBorders>
              <w:top w:val="nil"/>
              <w:left w:val="single" w:sz="8" w:space="0" w:color="auto"/>
              <w:bottom w:val="nil"/>
              <w:right w:val="single" w:sz="8" w:space="0" w:color="auto"/>
            </w:tcBorders>
          </w:tcPr>
          <w:p w14:paraId="35ED41A0" w14:textId="77777777" w:rsidR="002D38B6" w:rsidRDefault="002D38B6" w:rsidP="00E728AF">
            <w:pPr>
              <w:pStyle w:val="Algostep"/>
              <w:rPr>
                <w:ins w:id="355" w:author="Blake Actkinson" w:date="2022-09-05T20:44:00Z"/>
              </w:rPr>
            </w:pPr>
          </w:p>
        </w:tc>
        <w:tc>
          <w:tcPr>
            <w:tcW w:w="7825" w:type="dxa"/>
            <w:gridSpan w:val="3"/>
            <w:tcBorders>
              <w:top w:val="nil"/>
              <w:left w:val="single" w:sz="8" w:space="0" w:color="auto"/>
              <w:bottom w:val="nil"/>
              <w:right w:val="nil"/>
            </w:tcBorders>
          </w:tcPr>
          <w:p w14:paraId="69FB7768" w14:textId="77777777" w:rsidR="002D38B6" w:rsidRPr="00B17F9D" w:rsidRDefault="002D38B6" w:rsidP="00E728AF">
            <w:pPr>
              <w:pStyle w:val="Algostep"/>
              <w:rPr>
                <w:ins w:id="356" w:author="Blake Actkinson" w:date="2022-09-05T20:44:00Z"/>
              </w:rPr>
            </w:pPr>
            <w:ins w:id="357" w:author="Blake Actkinson" w:date="2022-09-05T20:44:00Z">
              <w:r>
                <w:rPr>
                  <w:b/>
                  <w:bCs/>
                </w:rPr>
                <w:t xml:space="preserve">Set </w:t>
              </w:r>
              <w:proofErr w:type="spellStart"/>
              <w:r>
                <w:t>dbOutput</w:t>
              </w:r>
              <w:proofErr w:type="spellEnd"/>
              <w:r>
                <w:t xml:space="preserve"> = </w:t>
              </w:r>
              <w:proofErr w:type="spellStart"/>
              <w:proofErr w:type="gramStart"/>
              <w:r>
                <w:t>dbscan</w:t>
              </w:r>
              <w:proofErr w:type="spellEnd"/>
              <w:r>
                <w:t>(</w:t>
              </w:r>
              <w:proofErr w:type="gramEnd"/>
              <w:r>
                <w:t xml:space="preserve">daily time series, </w:t>
              </w:r>
              <w:proofErr w:type="spellStart"/>
              <w:r>
                <w:t>minPts</w:t>
              </w:r>
              <w:proofErr w:type="spellEnd"/>
              <w:r>
                <w:t xml:space="preserve">, eps) \\ </w:t>
              </w:r>
              <w:proofErr w:type="spellStart"/>
              <w:r>
                <w:t>dbOutput</w:t>
              </w:r>
              <w:proofErr w:type="spellEnd"/>
              <w:r>
                <w:t xml:space="preserve"> returns DBSCAN labeled core, border, and noise points</w:t>
              </w:r>
            </w:ins>
          </w:p>
        </w:tc>
      </w:tr>
      <w:tr w:rsidR="002D38B6" w14:paraId="619BD184" w14:textId="77777777" w:rsidTr="00E728AF">
        <w:trPr>
          <w:ins w:id="358" w:author="Blake Actkinson" w:date="2022-09-05T20:44:00Z"/>
        </w:trPr>
        <w:tc>
          <w:tcPr>
            <w:tcW w:w="805" w:type="dxa"/>
            <w:tcBorders>
              <w:top w:val="nil"/>
              <w:left w:val="nil"/>
              <w:bottom w:val="nil"/>
              <w:right w:val="single" w:sz="8" w:space="0" w:color="auto"/>
            </w:tcBorders>
          </w:tcPr>
          <w:p w14:paraId="55972C67" w14:textId="77777777" w:rsidR="002D38B6" w:rsidRPr="00C068EB" w:rsidRDefault="002D38B6" w:rsidP="00E728AF">
            <w:pPr>
              <w:pStyle w:val="Title"/>
              <w:rPr>
                <w:ins w:id="359" w:author="Blake Actkinson" w:date="2022-09-05T20:44:00Z"/>
                <w:b/>
                <w:bCs/>
              </w:rPr>
            </w:pPr>
            <w:ins w:id="360" w:author="Blake Actkinson" w:date="2022-09-05T20:44:00Z">
              <w:r>
                <w:rPr>
                  <w:b/>
                  <w:bCs/>
                </w:rPr>
                <w:t>10</w:t>
              </w:r>
            </w:ins>
          </w:p>
        </w:tc>
        <w:tc>
          <w:tcPr>
            <w:tcW w:w="720" w:type="dxa"/>
            <w:tcBorders>
              <w:top w:val="nil"/>
              <w:left w:val="single" w:sz="8" w:space="0" w:color="auto"/>
              <w:bottom w:val="nil"/>
              <w:right w:val="single" w:sz="8" w:space="0" w:color="auto"/>
            </w:tcBorders>
          </w:tcPr>
          <w:p w14:paraId="238F59F0" w14:textId="77777777" w:rsidR="002D38B6" w:rsidRDefault="002D38B6" w:rsidP="00E728AF">
            <w:pPr>
              <w:pStyle w:val="Algostep"/>
              <w:rPr>
                <w:ins w:id="361" w:author="Blake Actkinson" w:date="2022-09-05T20:44:00Z"/>
              </w:rPr>
            </w:pPr>
          </w:p>
        </w:tc>
        <w:tc>
          <w:tcPr>
            <w:tcW w:w="7825" w:type="dxa"/>
            <w:gridSpan w:val="3"/>
            <w:tcBorders>
              <w:top w:val="nil"/>
              <w:left w:val="single" w:sz="8" w:space="0" w:color="auto"/>
              <w:bottom w:val="nil"/>
              <w:right w:val="nil"/>
            </w:tcBorders>
          </w:tcPr>
          <w:p w14:paraId="4D7A22F4" w14:textId="77777777" w:rsidR="002D38B6" w:rsidRPr="000D643A" w:rsidRDefault="002D38B6" w:rsidP="00E728AF">
            <w:pPr>
              <w:pStyle w:val="Algostep"/>
              <w:rPr>
                <w:ins w:id="362" w:author="Blake Actkinson" w:date="2022-09-05T20:44:00Z"/>
              </w:rPr>
            </w:pPr>
            <w:ins w:id="363" w:author="Blake Actkinson" w:date="2022-09-05T20:44:00Z">
              <w:r>
                <w:rPr>
                  <w:b/>
                  <w:bCs/>
                </w:rPr>
                <w:t xml:space="preserve">Set </w:t>
              </w:r>
              <w:proofErr w:type="spellStart"/>
              <w:r>
                <w:t>labeledAnoms</w:t>
              </w:r>
              <w:proofErr w:type="spellEnd"/>
              <w:r>
                <w:t xml:space="preserve"> = 1 </w:t>
              </w:r>
              <w:r>
                <w:rPr>
                  <w:b/>
                  <w:bCs/>
                </w:rPr>
                <w:t xml:space="preserve">if </w:t>
              </w:r>
              <w:proofErr w:type="spellStart"/>
              <w:r>
                <w:t>dbOutput</w:t>
              </w:r>
              <w:proofErr w:type="spellEnd"/>
              <w:r>
                <w:t xml:space="preserve"> is core </w:t>
              </w:r>
              <w:r>
                <w:rPr>
                  <w:b/>
                  <w:bCs/>
                </w:rPr>
                <w:t xml:space="preserve">else </w:t>
              </w:r>
              <w:r>
                <w:t xml:space="preserve">2 if </w:t>
              </w:r>
              <w:proofErr w:type="spellStart"/>
              <w:r>
                <w:t>dbOutput</w:t>
              </w:r>
              <w:proofErr w:type="spellEnd"/>
              <w:r>
                <w:t xml:space="preserve"> is border, noise</w:t>
              </w:r>
            </w:ins>
          </w:p>
        </w:tc>
      </w:tr>
      <w:tr w:rsidR="002D38B6" w14:paraId="62F7AD48" w14:textId="77777777" w:rsidTr="00E728AF">
        <w:trPr>
          <w:ins w:id="364" w:author="Blake Actkinson" w:date="2022-09-05T20:44:00Z"/>
        </w:trPr>
        <w:tc>
          <w:tcPr>
            <w:tcW w:w="805" w:type="dxa"/>
            <w:tcBorders>
              <w:top w:val="nil"/>
              <w:left w:val="nil"/>
              <w:bottom w:val="nil"/>
              <w:right w:val="single" w:sz="8" w:space="0" w:color="auto"/>
            </w:tcBorders>
          </w:tcPr>
          <w:p w14:paraId="31C19DDB" w14:textId="77777777" w:rsidR="002D38B6" w:rsidRPr="00C068EB" w:rsidRDefault="002D38B6" w:rsidP="00E728AF">
            <w:pPr>
              <w:pStyle w:val="Title"/>
              <w:rPr>
                <w:ins w:id="365" w:author="Blake Actkinson" w:date="2022-09-05T20:44:00Z"/>
                <w:b/>
                <w:bCs/>
              </w:rPr>
            </w:pPr>
          </w:p>
        </w:tc>
        <w:tc>
          <w:tcPr>
            <w:tcW w:w="8545" w:type="dxa"/>
            <w:gridSpan w:val="4"/>
            <w:tcBorders>
              <w:top w:val="nil"/>
              <w:left w:val="single" w:sz="8" w:space="0" w:color="auto"/>
              <w:bottom w:val="nil"/>
              <w:right w:val="nil"/>
            </w:tcBorders>
          </w:tcPr>
          <w:p w14:paraId="6BD1996C" w14:textId="77777777" w:rsidR="002D38B6" w:rsidRDefault="002D38B6" w:rsidP="00E728AF">
            <w:pPr>
              <w:pStyle w:val="Algostep"/>
              <w:rPr>
                <w:ins w:id="366" w:author="Blake Actkinson" w:date="2022-09-05T20:44:00Z"/>
                <w:b/>
                <w:bCs/>
              </w:rPr>
            </w:pPr>
            <w:ins w:id="367" w:author="Blake Actkinson" w:date="2022-09-05T20:44:00Z">
              <w:r>
                <w:rPr>
                  <w:b/>
                  <w:bCs/>
                </w:rPr>
                <w:t>End</w:t>
              </w:r>
            </w:ins>
          </w:p>
        </w:tc>
      </w:tr>
    </w:tbl>
    <w:p w14:paraId="1500C9E1" w14:textId="484833EF" w:rsidR="002D38B6" w:rsidRDefault="002D38B6" w:rsidP="0027617B">
      <w:pPr>
        <w:pStyle w:val="VAFigureCaption"/>
        <w:rPr>
          <w:ins w:id="368" w:author="Blake Actkinson" w:date="2022-09-05T20:43:00Z"/>
          <w:b/>
          <w:bCs/>
        </w:rPr>
      </w:pPr>
    </w:p>
    <w:p w14:paraId="7F7328F4" w14:textId="1F9A643F" w:rsidR="006A13D2" w:rsidRDefault="0027617B" w:rsidP="0027617B">
      <w:pPr>
        <w:pStyle w:val="VAFigureCaption"/>
      </w:pPr>
      <w:r w:rsidRPr="0027617B">
        <w:rPr>
          <w:b/>
          <w:bCs/>
        </w:rPr>
        <w:t>Figure 1.</w:t>
      </w:r>
      <w:ins w:id="369" w:author="Blake Actkinson" w:date="2022-09-06T19:41:00Z">
        <w:r w:rsidR="00B66760">
          <w:rPr>
            <w:b/>
            <w:bCs/>
          </w:rPr>
          <w:t xml:space="preserve"> </w:t>
        </w:r>
      </w:ins>
      <w:del w:id="370" w:author="Blake Actkinson" w:date="2022-09-05T20:44:00Z">
        <w:r w:rsidDel="002D38B6">
          <w:delText xml:space="preserve"> </w:delText>
        </w:r>
      </w:del>
      <w:ins w:id="371" w:author="Blake Actkinson" w:date="2022-09-05T20:44:00Z">
        <w:r w:rsidR="002D38B6">
          <w:t xml:space="preserve">Pseudocode for the DBSCAN Plume detection algorithm </w:t>
        </w:r>
      </w:ins>
      <w:del w:id="372" w:author="Blake Actkinson" w:date="2022-09-05T20:44:00Z">
        <w:r w:rsidDel="002D38B6">
          <w:delText xml:space="preserve">Graphical depiction of the </w:delText>
        </w:r>
      </w:del>
      <m:oMath>
        <m:r>
          <w:del w:id="373" w:author="Blake Actkinson" w:date="2022-09-05T20:44:00Z">
            <m:rPr>
              <m:nor/>
            </m:rPr>
            <w:rPr>
              <w:iCs/>
            </w:rPr>
            <m:t>ϵ</m:t>
          </w:del>
        </m:r>
      </m:oMath>
      <w:del w:id="374" w:author="Blake Actkinson" w:date="2022-09-05T20:44:00Z">
        <w:r w:rsidDel="002D38B6">
          <w:rPr>
            <w:iCs/>
          </w:rPr>
          <w:delText xml:space="preserve"> selection criteria in equation (</w:delText>
        </w:r>
      </w:del>
      <w:ins w:id="375" w:author="Blake Actkinson" w:date="2022-09-06T19:41:00Z">
        <w:r w:rsidR="00B66760">
          <w:rPr>
            <w:iCs/>
          </w:rPr>
          <w:t>.</w:t>
        </w:r>
      </w:ins>
      <w:del w:id="376" w:author="Blake Actkinson" w:date="2022-09-05T20:44:00Z">
        <w:r w:rsidDel="002D38B6">
          <w:rPr>
            <w:iCs/>
          </w:rPr>
          <w:delText>5)</w:delText>
        </w:r>
      </w:del>
      <w:del w:id="377" w:author="Blake Actkinson" w:date="2022-09-06T19:41:00Z">
        <w:r w:rsidDel="00B66760">
          <w:rPr>
            <w:iCs/>
          </w:rPr>
          <w:delText>.</w:delText>
        </w:r>
      </w:del>
      <w:r>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422B9451" w:rsidR="0027617B" w:rsidRPr="00273C8A" w:rsidRDefault="0027617B" w:rsidP="0027617B">
      <w:pPr>
        <w:pStyle w:val="TAMainText"/>
      </w:pPr>
      <w:r>
        <w:t xml:space="preserve">To put the performance of the DBSCAN anomaly detection algorithm in context, we compare its labeled anomalies with output from the previously described plume detection technique of </w:t>
      </w:r>
      <w:proofErr w:type="spellStart"/>
      <w:r>
        <w:t>Drewnick</w:t>
      </w:r>
      <w:proofErr w:type="spellEnd"/>
      <w:r>
        <w:t xml:space="preserve"> et al.</w:t>
      </w:r>
      <w:r w:rsidR="00912955">
        <w:fldChar w:fldCharType="begin"/>
      </w:r>
      <w:r w:rsidR="0074436B">
        <w:instrText xml:space="preserve"> ADDIN ZOTERO_ITEM CSL_CITATION {"citationID":"xx062SKU","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w:t>
      </w:r>
      <w:proofErr w:type="spellStart"/>
      <w:r>
        <w:t>Drewnick</w:t>
      </w:r>
      <w:proofErr w:type="spellEnd"/>
      <w:r>
        <w:t>”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 xml:space="preserve">of pollutant distributions. In the QOR case, points are flagged as anomalous if any one pollutant measurement </w:t>
      </w:r>
      <w:r w:rsidR="00273C8A">
        <w:lastRenderedPageBreak/>
        <w:t>(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OR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w:t>
      </w:r>
      <w:proofErr w:type="spellStart"/>
      <w:r w:rsidR="00273C8A">
        <w:t>NO</w:t>
      </w:r>
      <w:r w:rsidR="00273C8A">
        <w:rPr>
          <w:vertAlign w:val="subscript"/>
        </w:rPr>
        <w:t>x,t</w:t>
      </w:r>
      <w:proofErr w:type="spellEnd"/>
      <w:r w:rsidR="00273C8A">
        <w:rPr>
          <w:vertAlign w:val="subscript"/>
        </w:rPr>
        <w:t xml:space="preserve"> </w:t>
      </w:r>
      <w:r w:rsidR="00273C8A">
        <w:t>&gt; 90</w:t>
      </w:r>
      <w:r w:rsidR="00273C8A" w:rsidRPr="00273C8A">
        <w:rPr>
          <w:vertAlign w:val="superscript"/>
        </w:rPr>
        <w:t>th</w:t>
      </w:r>
      <w:r w:rsidR="00273C8A">
        <w:t xml:space="preserve"> NO</w:t>
      </w:r>
      <w:r w:rsidR="00273C8A">
        <w:rPr>
          <w:vertAlign w:val="subscript"/>
        </w:rPr>
        <w:t>x</w:t>
      </w:r>
      <w:r w:rsidR="00273C8A">
        <w:t xml:space="preserve"> or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AND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w:t>
      </w:r>
      <w:proofErr w:type="spellStart"/>
      <w:r w:rsidR="00273C8A">
        <w:t>NO</w:t>
      </w:r>
      <w:r w:rsidR="00273C8A">
        <w:rPr>
          <w:vertAlign w:val="subscript"/>
        </w:rPr>
        <w:t>x,t</w:t>
      </w:r>
      <w:proofErr w:type="spellEnd"/>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These algorithms, along with the </w:t>
      </w:r>
      <w:proofErr w:type="spellStart"/>
      <w:r w:rsidR="00273C8A">
        <w:t>Drewnick</w:t>
      </w:r>
      <w:proofErr w:type="spellEnd"/>
      <w:r w:rsidR="00273C8A">
        <w:t xml:space="preserve">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w:t>
      </w:r>
      <w:proofErr w:type="spellStart"/>
      <w:r w:rsidR="00F56283">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rsidR="00F56283">
        <w:t xml:space="preserve">. Performance was validated using percentage agreement, defined as </w:t>
      </w:r>
    </w:p>
    <w:p w14:paraId="2769168B" w14:textId="28F4EC5B" w:rsidR="00F56283" w:rsidRDefault="009B054B" w:rsidP="009B054B">
      <w:pPr>
        <w:pStyle w:val="TAMainText"/>
        <w:tabs>
          <w:tab w:val="left" w:pos="1653"/>
        </w:tabs>
        <w:pPrChange w:id="378" w:author="Blake Actkinson" w:date="2022-09-08T18:07:00Z">
          <w:pPr>
            <w:pStyle w:val="TAMainText"/>
          </w:pPr>
        </w:pPrChange>
      </w:pPr>
      <w:ins w:id="379" w:author="Blake Actkinson" w:date="2022-09-08T18:07:00Z">
        <w:r>
          <w:tab/>
        </w:r>
      </w:ins>
    </w:p>
    <w:p w14:paraId="61E26ADA" w14:textId="443B72CD"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w:proofErr w:type="spellStart"/>
                  <m:r>
                    <m:rPr>
                      <m:nor/>
                    </m:rPr>
                    <w:rPr>
                      <w:rFonts w:eastAsia="Cambria Math"/>
                    </w:rPr>
                    <m:t>i</m:t>
                  </m:r>
                  <w:proofErr w:type="spellEnd"/>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w:proofErr w:type="spellStart"/>
                          <m:r>
                            <m:rPr>
                              <m:nor/>
                            </m:rPr>
                            <m:t>i</m:t>
                          </m:r>
                          <w:proofErr w:type="spellEnd"/>
                        </m:sub>
                      </m:sSub>
                      <m:r>
                        <m:rPr>
                          <m:nor/>
                        </m:rPr>
                        <m:t xml:space="preserve">= </m:t>
                      </m:r>
                      <m:sSub>
                        <m:sSubPr>
                          <m:ctrlPr>
                            <w:rPr>
                              <w:rFonts w:ascii="Cambria Math" w:hAnsi="Cambria Math"/>
                            </w:rPr>
                          </m:ctrlPr>
                        </m:sSubPr>
                        <m:e>
                          <m:r>
                            <m:rPr>
                              <m:nor/>
                            </m:rPr>
                            <m:t>V</m:t>
                          </m:r>
                        </m:e>
                        <m:sub>
                          <w:proofErr w:type="spellStart"/>
                          <m:r>
                            <m:rPr>
                              <m:nor/>
                            </m:rPr>
                            <m:t>i</m:t>
                          </m:r>
                          <w:proofErr w:type="spellEnd"/>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w:proofErr w:type="spellStart"/>
            <m:r>
              <m:rPr>
                <m:nor/>
              </m:rPr>
              <w:rPr>
                <w:iCs/>
              </w:rPr>
              <m:t>i</m:t>
            </m:r>
            <w:proofErr w:type="spellEnd"/>
          </m:sub>
        </m:sSub>
      </m:oMath>
      <w:r>
        <w:rPr>
          <w:iCs/>
        </w:rPr>
        <w:t xml:space="preserve"> is the prediction label at point </w:t>
      </w:r>
      <w:proofErr w:type="spellStart"/>
      <w:r>
        <w:rPr>
          <w:iCs/>
        </w:rPr>
        <w:t>i</w:t>
      </w:r>
      <w:proofErr w:type="spellEnd"/>
      <w:r>
        <w:rPr>
          <w:iCs/>
        </w:rPr>
        <w:t xml:space="preserve">, </w:t>
      </w:r>
      <w:proofErr w:type="gramStart"/>
      <w:r>
        <w:rPr>
          <w:iCs/>
        </w:rPr>
        <w:t>V</w:t>
      </w:r>
      <w:r>
        <w:rPr>
          <w:iCs/>
          <w:vertAlign w:val="subscript"/>
        </w:rPr>
        <w:t>i</w:t>
      </w:r>
      <w:proofErr w:type="gramEnd"/>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w:proofErr w:type="spellStart"/>
            <m:r>
              <m:rPr>
                <m:nor/>
              </m:rPr>
              <m:t>val</m:t>
            </m:r>
            <w:proofErr w:type="spellEnd"/>
          </m:sub>
        </m:sSub>
      </m:oMath>
      <w:r>
        <w:t xml:space="preserve">, which was used in subsequent analyses. In addition to the </w:t>
      </w:r>
      <m:oMath>
        <m:sSub>
          <m:sSubPr>
            <m:ctrlPr>
              <w:rPr>
                <w:rFonts w:ascii="Cambria Math" w:hAnsi="Cambria Math"/>
              </w:rPr>
            </m:ctrlPr>
          </m:sSubPr>
          <m:e>
            <m:r>
              <m:rPr>
                <m:nor/>
              </m:rPr>
              <m:t>f</m:t>
            </m:r>
          </m:e>
          <m:sub>
            <w:proofErr w:type="spellStart"/>
            <m:r>
              <m:rPr>
                <m:nor/>
              </m:rPr>
              <m:t>val</m:t>
            </m:r>
            <w:proofErr w:type="spellEnd"/>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w:proofErr w:type="spellStart"/>
            <m:r>
              <m:rPr>
                <m:nor/>
              </m:rPr>
              <m:t>val</m:t>
            </m:r>
            <w:proofErr w:type="spellEnd"/>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w:proofErr w:type="spellStart"/>
            <m:r>
              <m:rPr>
                <m:nor/>
              </m:rPr>
              <m:t>val</m:t>
            </m:r>
            <w:proofErr w:type="spellEnd"/>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5061A390" w:rsidR="00355F78" w:rsidRDefault="00355F78" w:rsidP="00355F78">
      <w:pPr>
        <w:pStyle w:val="TAMainText"/>
      </w:pPr>
      <w:bookmarkStart w:id="380" w:name="_Hlk113560888"/>
      <w:r>
        <w:t xml:space="preserve">We perform k-means clustering on the extracted anomalies in R using the </w:t>
      </w:r>
      <w:proofErr w:type="spellStart"/>
      <w:r>
        <w:t>kmeans</w:t>
      </w:r>
      <w:proofErr w:type="spellEnd"/>
      <w:r>
        <w:t xml:space="preserve"> function available in </w:t>
      </w:r>
      <w:ins w:id="381" w:author="Blake Actkinson" w:date="2022-09-05T20:53:00Z">
        <w:r w:rsidR="00187A1F">
          <w:t xml:space="preserve">R’s </w:t>
        </w:r>
      </w:ins>
      <w:r>
        <w:t>base</w:t>
      </w:r>
      <w:ins w:id="382" w:author="Blake Actkinson" w:date="2022-09-05T20:53:00Z">
        <w:r w:rsidR="00187A1F">
          <w:t xml:space="preserve"> package</w:t>
        </w:r>
      </w:ins>
      <w:r>
        <w:t>.</w:t>
      </w:r>
      <w:r w:rsidR="00B655CA">
        <w:fldChar w:fldCharType="begin"/>
      </w:r>
      <w:r w:rsidR="00B90104">
        <w:instrText xml:space="preserve"> ADDIN ZOTERO_ITEM CSL_CITATION {"citationID":"BsSKDlX6","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90104" w:rsidRPr="00B90104">
        <w:rPr>
          <w:szCs w:val="24"/>
          <w:vertAlign w:val="superscript"/>
        </w:rPr>
        <w:t>13</w:t>
      </w:r>
      <w:r w:rsidR="00B655CA">
        <w:fldChar w:fldCharType="end"/>
      </w:r>
      <w:r>
        <w:t xml:space="preserve"> </w:t>
      </w:r>
      <w:bookmarkEnd w:id="380"/>
      <w:r>
        <w:t xml:space="preserve">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w:t>
      </w:r>
      <w:proofErr w:type="spellStart"/>
      <w:r>
        <w:t>prcomp</w:t>
      </w:r>
      <w:proofErr w:type="spellEnd"/>
      <w:r>
        <w:t xml:space="preserve"> available in R base on scaled measurements.</w:t>
      </w:r>
      <w:r w:rsidR="00B655CA">
        <w:fldChar w:fldCharType="begin"/>
      </w:r>
      <w:r w:rsidR="00B90104">
        <w:instrText xml:space="preserve"> ADDIN ZOTERO_ITEM CSL_CITATION {"citationID":"bmXDfPdQ","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90104" w:rsidRPr="00B90104">
        <w:rPr>
          <w:szCs w:val="24"/>
          <w:vertAlign w:val="superscript"/>
        </w:rPr>
        <w:t>13</w:t>
      </w:r>
      <w:r w:rsidR="00B655CA">
        <w:fldChar w:fldCharType="end"/>
      </w:r>
      <w:r>
        <w:t xml:space="preserve"> </w:t>
      </w:r>
      <w:r w:rsidR="00ED4645">
        <w:t>Visualization</w:t>
      </w:r>
      <w:r>
        <w:t xml:space="preserve"> itself was done using R packages scattermore</w:t>
      </w:r>
      <w:r w:rsidR="00B655CA">
        <w:fldChar w:fldCharType="begin"/>
      </w:r>
      <w:r w:rsidR="00B90104">
        <w:instrText xml:space="preserve"> ADDIN ZOTERO_ITEM CSL_CITATION {"citationID":"5tHl4meh","properties":{"formattedCitation":"\\super 14\\nosupersub{}","plainCitation":"14","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B90104" w:rsidRPr="00B90104">
        <w:rPr>
          <w:szCs w:val="24"/>
          <w:vertAlign w:val="superscript"/>
        </w:rPr>
        <w:t>14</w:t>
      </w:r>
      <w:r w:rsidR="00B655CA">
        <w:fldChar w:fldCharType="end"/>
      </w:r>
      <w:r>
        <w:t xml:space="preserve"> and tidyverse.</w:t>
      </w:r>
      <w:r w:rsidR="00B655CA">
        <w:fldChar w:fldCharType="begin"/>
      </w:r>
      <w:r w:rsidR="00B90104">
        <w:instrText xml:space="preserve"> ADDIN ZOTERO_ITEM CSL_CITATION {"citationID":"azLVLT8L","properties":{"formattedCitation":"\\super 15\\nosupersub{}","plainCitation":"15","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B90104" w:rsidRPr="00B90104">
        <w:rPr>
          <w:szCs w:val="24"/>
          <w:vertAlign w:val="superscript"/>
        </w:rPr>
        <w:t>15</w:t>
      </w:r>
      <w:r w:rsidR="00B655CA">
        <w:fldChar w:fldCharType="end"/>
      </w:r>
      <w:r>
        <w:t xml:space="preserve"> Varimax ro</w:t>
      </w:r>
      <w:r w:rsidR="008536AA">
        <w:t>t</w:t>
      </w:r>
      <w:r>
        <w:t>ation was performed using R package psych</w:t>
      </w:r>
      <w:r w:rsidR="00B655CA">
        <w:fldChar w:fldCharType="begin"/>
      </w:r>
      <w:r w:rsidR="00B90104">
        <w:instrText xml:space="preserve"> ADDIN ZOTERO_ITEM CSL_CITATION {"citationID":"o0ZivP6J","properties":{"formattedCitation":"\\super 16\\nosupersub{}","plainCitation":"16","noteIndex":0},"citationItems":[{"id":792,"uris":["http://zotero.org/users/4282478/items/N93IUAHJ"],"itemData":{"id":792,"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B90104" w:rsidRPr="00B90104">
        <w:rPr>
          <w:szCs w:val="24"/>
          <w:vertAlign w:val="superscript"/>
        </w:rPr>
        <w:t>16</w:t>
      </w:r>
      <w:r w:rsidR="00B655CA">
        <w:fldChar w:fldCharType="end"/>
      </w:r>
      <w:r>
        <w:t xml:space="preserve"> to compare to results in a previously published study.</w:t>
      </w:r>
      <w:r w:rsidR="00B655CA">
        <w:fldChar w:fldCharType="begin"/>
      </w:r>
      <w:r w:rsidR="0074436B">
        <w:instrText xml:space="preserve"> ADDIN ZOTERO_ITEM CSL_CITATION {"citationID":"zD3noMK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7BC3E056" w:rsidR="00355F78" w:rsidRPr="00355F78" w:rsidRDefault="00355F78" w:rsidP="00355F78">
      <w:pPr>
        <w:pStyle w:val="TAMainText"/>
      </w:pPr>
      <w:r>
        <w:t>Boxplots of assigned roadway trucking variables were created to prob</w:t>
      </w:r>
      <w:r w:rsidR="00983760">
        <w:t>e</w:t>
      </w:r>
      <w:r>
        <w:t xml:space="preserve"> potential meanings of clustered anomalies. Roadway trucking variables were ext</w:t>
      </w:r>
      <w:del w:id="383" w:author="Blake Actkinson" w:date="2022-08-27T10:06:00Z">
        <w:r w:rsidDel="00983760">
          <w:delText>y</w:delText>
        </w:r>
      </w:del>
      <w:r>
        <w:t>racted from the Texas Department of Transportation’s (TxDOT) roadway inventory</w:t>
      </w:r>
      <w:r w:rsidR="00B655CA">
        <w:t xml:space="preserve"> </w:t>
      </w:r>
      <w:r>
        <w:t>with processing performed using R package sf.</w:t>
      </w:r>
      <w:r w:rsidR="00B655CA">
        <w:fldChar w:fldCharType="begin"/>
      </w:r>
      <w:r w:rsidR="00B90104">
        <w:instrText xml:space="preserve"> ADDIN ZOTERO_ITEM CSL_CITATION {"citationID":"lj2KUFXm","properties":{"formattedCitation":"\\super 17,18\\nosupersub{}","plainCitation":"17,18","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B90104" w:rsidRPr="00B90104">
        <w:rPr>
          <w:szCs w:val="24"/>
          <w:vertAlign w:val="superscript"/>
        </w:rPr>
        <w:t>17,18</w:t>
      </w:r>
      <w:r w:rsidR="00B655CA">
        <w:fldChar w:fldCharType="end"/>
      </w:r>
      <w:r>
        <w:t xml:space="preserve"> Records along the same road segment were averaged with weights equiv</w:t>
      </w:r>
      <w:r w:rsidR="00983760">
        <w:t>alent</w:t>
      </w:r>
      <w:r>
        <w:t xml:space="preserve"> to the distance between fields in the shapefile FROM_DFO and TO_DFO, which are distance measures representing starting and ending points for those records in the shapefile. </w:t>
      </w:r>
      <w:bookmarkStart w:id="384" w:name="_Hlk113561234"/>
      <w:r>
        <w:t xml:space="preserve">Extracted roadway variables from the shapefile included </w:t>
      </w:r>
      <w:ins w:id="385" w:author="Blake Actkinson" w:date="2022-09-05T20:58:00Z">
        <w:r w:rsidR="004F43D4">
          <w:t>Annual Average Daily Traffic Counts</w:t>
        </w:r>
      </w:ins>
      <w:ins w:id="386" w:author="Blake Actkinson" w:date="2022-09-05T20:59:00Z">
        <w:r w:rsidR="004F43D4">
          <w:t xml:space="preserve"> (AADT), </w:t>
        </w:r>
      </w:ins>
      <w:r>
        <w:t>Truck Annual Average Daily Traffic Percentage (TRUCK_AADT_PCT)</w:t>
      </w:r>
      <w:ins w:id="387" w:author="Blake Actkinson" w:date="2022-09-05T20:59:00Z">
        <w:r w:rsidR="004F43D4">
          <w:t>,</w:t>
        </w:r>
      </w:ins>
      <w:r>
        <w:t xml:space="preserve"> and the number of all truck</w:t>
      </w:r>
      <w:ins w:id="388" w:author="Blake Actkinson" w:date="2022-09-05T20:54:00Z">
        <w:r w:rsidR="00F721A2">
          <w:t>s</w:t>
        </w:r>
      </w:ins>
      <w:r>
        <w:t xml:space="preserve"> in AADT (AADT_TRUCKS).</w:t>
      </w:r>
    </w:p>
    <w:bookmarkEnd w:id="384"/>
    <w:p w14:paraId="7497A2F3" w14:textId="37B52188" w:rsidR="008F79CD" w:rsidRDefault="008F79CD" w:rsidP="008F79CD">
      <w:pPr>
        <w:pStyle w:val="TAMainText"/>
        <w:numPr>
          <w:ilvl w:val="1"/>
          <w:numId w:val="11"/>
        </w:numPr>
        <w:rPr>
          <w:b/>
          <w:bCs/>
        </w:rPr>
      </w:pPr>
      <w:r>
        <w:rPr>
          <w:b/>
          <w:bCs/>
        </w:rPr>
        <w:lastRenderedPageBreak/>
        <w:t>Census Tract Assignment</w:t>
      </w:r>
    </w:p>
    <w:p w14:paraId="64288BE0" w14:textId="6E253ACE" w:rsidR="00DF5724" w:rsidRDefault="00ED4645" w:rsidP="00ED4645">
      <w:pPr>
        <w:pStyle w:val="TAMainText"/>
      </w:pPr>
      <w:r>
        <w:t>To determine differences in anomaly frequency between census tracts, points were assigned</w:t>
      </w:r>
      <w:r w:rsidR="007C3AA4">
        <w:fldChar w:fldCharType="begin"/>
      </w:r>
      <w:r w:rsidR="00B90104">
        <w:instrText xml:space="preserve"> ADDIN ZOTERO_ITEM CSL_CITATION {"citationID":"nJSyAz8F","properties":{"formattedCitation":"\\super 17\\nosupersub{}","plainCitation":"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B90104" w:rsidRPr="00B90104">
        <w:rPr>
          <w:szCs w:val="24"/>
          <w:vertAlign w:val="superscript"/>
        </w:rPr>
        <w:t>17</w:t>
      </w:r>
      <w:r w:rsidR="007C3AA4">
        <w:fldChar w:fldCharType="end"/>
      </w:r>
      <w:r>
        <w:t xml:space="preserve"> to census tracts using tract boundaries stored in a shapefile used in previously published analysis of the same campaign data.</w:t>
      </w:r>
      <w:r w:rsidR="007C3AA4">
        <w:fldChar w:fldCharType="begin"/>
      </w:r>
      <w:r w:rsidR="0074436B">
        <w:instrText xml:space="preserve"> ADDIN ZOTERO_ITEM CSL_CITATION {"citationID":"MJ0e4gtk","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bookmarkStart w:id="389" w:name="_Hlk113552867"/>
      <w:ins w:id="390" w:author="Blake Actkinson" w:date="2022-08-27T10:07:00Z">
        <w:r w:rsidR="00DE71DA">
          <w:t xml:space="preserve">This probability represents </w:t>
        </w:r>
        <w:r w:rsidR="00752EF6">
          <w:t>the chance of detection of a given anomaly during the campaign study period.</w:t>
        </w:r>
        <w:bookmarkEnd w:id="389"/>
        <w:r w:rsidR="00752EF6">
          <w:t xml:space="preserve"> </w:t>
        </w:r>
      </w:ins>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w:t>
      </w:r>
      <w:proofErr w:type="spellStart"/>
      <w:r>
        <w:t>Drewnick</w:t>
      </w:r>
      <w:proofErr w:type="spellEnd"/>
      <w:r>
        <w:t xml:space="preserve">,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150D6F43"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w:t>
      </w:r>
      <w:proofErr w:type="spellStart"/>
      <w:r w:rsidR="00FB5A7C">
        <w:t>Drewnick</w:t>
      </w:r>
      <w:proofErr w:type="spellEnd"/>
      <w:r w:rsidR="00FB5A7C">
        <w:t xml:space="preserve"> algorithms exhibit </w:t>
      </w:r>
      <w:r w:rsidR="00FB5A7C">
        <w:lastRenderedPageBreak/>
        <w:t xml:space="preserve">85.5%, 77.0%, and 81.8% agreement, respectively. For context, an algorithm that simply labeled 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bookmarkStart w:id="391" w:name="_Hlk113560953"/>
      <w:ins w:id="392" w:author="Blake Actkinson" w:date="2022-09-06T19:43:00Z">
        <w:r w:rsidR="00B66760">
          <w:t xml:space="preserve">Confusion matrices are </w:t>
        </w:r>
      </w:ins>
      <w:ins w:id="393" w:author="Blake Actkinson" w:date="2022-09-06T19:46:00Z">
        <w:r w:rsidR="00596022">
          <w:t xml:space="preserve">used to evaluate how well an algorithm categorizes points labeled as the truth. </w:t>
        </w:r>
      </w:ins>
      <w:ins w:id="394" w:author="Blake Actkinson" w:date="2022-09-06T19:47:00Z">
        <w:r w:rsidR="00596022">
          <w:t xml:space="preserve">Entries on the diagonal conventionally represent instances of agreement; entries off the diagonal </w:t>
        </w:r>
      </w:ins>
      <w:ins w:id="395" w:author="Blake Actkinson" w:date="2022-09-06T19:48:00Z">
        <w:r w:rsidR="00596022">
          <w:t>represent instances of disagreement.</w:t>
        </w:r>
      </w:ins>
      <w:ins w:id="396" w:author="Blake Actkinson" w:date="2022-09-06T19:43:00Z">
        <w:r w:rsidR="00B66760">
          <w:t xml:space="preserve"> In this case, c</w:t>
        </w:r>
      </w:ins>
      <w:del w:id="397" w:author="Blake Actkinson" w:date="2022-09-05T20:55:00Z">
        <w:r w:rsidR="00FB5A7C" w:rsidDel="00F721A2">
          <w:delText>These c</w:delText>
        </w:r>
      </w:del>
      <w:r w:rsidR="00FB5A7C">
        <w:t xml:space="preserve">onfusion matrices tabulate the number of points that a given algorithm labels as normal or anomaly that agree or disagree with the corresponding labels in the validation set. </w:t>
      </w:r>
      <w:bookmarkEnd w:id="391"/>
      <w:r w:rsidR="00FB5A7C">
        <w:t>Confusion matrices for the four algorithms are presented in Figure 3.</w:t>
      </w:r>
    </w:p>
    <w:p w14:paraId="29952BA2" w14:textId="73A3FF39" w:rsidR="00DF5724" w:rsidRDefault="00FB5A7C" w:rsidP="00FB5A7C">
      <w:pPr>
        <w:pStyle w:val="TAMainText"/>
      </w:pPr>
      <w:r>
        <w:t>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algorit</w:t>
      </w:r>
      <w:r w:rsidR="00F721A2">
        <w:t>h</w:t>
      </w:r>
      <w:r>
        <w:t>m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bringin</w:t>
      </w:r>
      <w:r w:rsidR="001819B4">
        <w:t>g</w:t>
      </w:r>
      <w:r>
        <w:t xml:space="preserve"> </w:t>
      </w:r>
      <w:r w:rsidR="001819B4">
        <w:t xml:space="preserve">in </w:t>
      </w:r>
      <w:r>
        <w:t xml:space="preserve">QOR derived anomalies periodically for comparison. We choose to focus on results from DBSCAN as the approach is more conservative; it does not result in as </w:t>
      </w:r>
      <w:r w:rsidR="009729B3">
        <w:t>many false positive</w:t>
      </w:r>
      <w:r w:rsidR="00F721A2">
        <w:t>s</w:t>
      </w:r>
      <w:r w:rsidR="009729B3">
        <w:t xml:space="preserve"> as the QOR algorithm and provides confidence that what is being </w:t>
      </w:r>
      <w:r w:rsidR="009729B3">
        <w:lastRenderedPageBreak/>
        <w:t xml:space="preserve">analyzed is an anomaly. The QAND and </w:t>
      </w:r>
      <w:proofErr w:type="spellStart"/>
      <w:r w:rsidR="009729B3">
        <w:t>Drewnick</w:t>
      </w:r>
      <w:proofErr w:type="spellEnd"/>
      <w:r w:rsidR="009729B3">
        <w:t xml:space="preserve">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w:t>
      </w:r>
      <w:proofErr w:type="spellStart"/>
      <w:r>
        <w:t>Drewnick</w:t>
      </w:r>
      <w:proofErr w:type="spellEnd"/>
      <w:r>
        <w:t>,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5F09D9FC" w14:textId="2EDD3D80" w:rsidR="00573553" w:rsidDel="00BB4BE4" w:rsidRDefault="009729B3" w:rsidP="00BB4BE4">
      <w:pPr>
        <w:pStyle w:val="TAMainText"/>
        <w:rPr>
          <w:del w:id="398" w:author="Blake Actkinson" w:date="2022-09-06T19:49:00Z"/>
        </w:rPr>
      </w:pPr>
      <w:bookmarkStart w:id="399" w:name="_Hlk113561122"/>
      <w:r>
        <w:lastRenderedPageBreak/>
        <w:t xml:space="preserve">Detected anomalies were clustered using R function </w:t>
      </w:r>
      <w:proofErr w:type="spellStart"/>
      <w:r>
        <w:t>kmeans</w:t>
      </w:r>
      <w:proofErr w:type="spellEnd"/>
      <w:r>
        <w:t xml:space="preserve"> and consistently yielded one cluster rich in CO</w:t>
      </w:r>
      <w:r>
        <w:rPr>
          <w:vertAlign w:val="subscript"/>
        </w:rPr>
        <w:t>2</w:t>
      </w:r>
      <w:r>
        <w:t xml:space="preserve"> concentrations (“CO</w:t>
      </w:r>
      <w:r>
        <w:rPr>
          <w:vertAlign w:val="subscript"/>
        </w:rPr>
        <w:t>2</w:t>
      </w:r>
      <w:r>
        <w:t xml:space="preserve"> Cluster”), another cluster </w:t>
      </w:r>
      <w:del w:id="400" w:author="Blake Actkinson" w:date="2022-09-08T20:23:00Z">
        <w:r w:rsidDel="0075050E">
          <w:delText>rich in BC/NO</w:delText>
        </w:r>
        <w:r w:rsidDel="0075050E">
          <w:rPr>
            <w:vertAlign w:val="subscript"/>
          </w:rPr>
          <w:delText>x</w:delText>
        </w:r>
        <w:r w:rsidDel="0075050E">
          <w:delText xml:space="preserve">/UFP (“BC/UFP Cluster”) concentrations, </w:delText>
        </w:r>
      </w:del>
      <w:del w:id="401" w:author="Blake Actkinson" w:date="2022-09-08T20:24:00Z">
        <w:r w:rsidDel="0075050E">
          <w:delText xml:space="preserve">and a third cluster </w:delText>
        </w:r>
      </w:del>
      <w:r>
        <w:t>that contains lower concentrations of all four pollutants for both QOR and DBSCAN derived anomalies (“Transition Cluster”)</w:t>
      </w:r>
      <w:ins w:id="402" w:author="Blake Actkinson" w:date="2022-09-08T20:24:00Z">
        <w:r w:rsidR="0075050E">
          <w:t xml:space="preserve">, </w:t>
        </w:r>
        <w:r w:rsidR="0075050E">
          <w:t>and a third cluster</w:t>
        </w:r>
      </w:ins>
      <w:ins w:id="403" w:author="Blake Actkinson" w:date="2022-09-08T20:23:00Z">
        <w:r w:rsidR="0075050E">
          <w:t xml:space="preserve"> </w:t>
        </w:r>
        <w:r w:rsidR="0075050E">
          <w:t>rich in BC/NO</w:t>
        </w:r>
        <w:r w:rsidR="0075050E">
          <w:rPr>
            <w:vertAlign w:val="subscript"/>
          </w:rPr>
          <w:t>x</w:t>
        </w:r>
        <w:r w:rsidR="0075050E">
          <w:t>/UFP (“BC/UFP Cluster”) concentrations</w:t>
        </w:r>
      </w:ins>
      <w:r>
        <w:t xml:space="preserve">. </w:t>
      </w:r>
      <w:bookmarkStart w:id="404" w:name="_Hlk113552921"/>
      <w:bookmarkEnd w:id="399"/>
      <w:ins w:id="405" w:author="Blake Actkinson" w:date="2022-08-21T12:34:00Z">
        <w:r w:rsidR="00A21343">
          <w:t xml:space="preserve">Table 1, Figure 4, and Figure S5 </w:t>
        </w:r>
        <w:r w:rsidR="00244EE9">
          <w:t>contain descriptive statistics describing the contents of each cluster. The results are consistent with previously published emissions patterns associated with light and heavy</w:t>
        </w:r>
      </w:ins>
      <w:ins w:id="406" w:author="Blake Actkinson" w:date="2022-08-21T12:35:00Z">
        <w:r w:rsidR="004C41BE">
          <w:t>-</w:t>
        </w:r>
      </w:ins>
      <w:ins w:id="407" w:author="Blake Actkinson" w:date="2022-08-21T12:34:00Z">
        <w:r w:rsidR="00244EE9">
          <w:t xml:space="preserve">duty vehicles. </w:t>
        </w:r>
      </w:ins>
      <w:ins w:id="408" w:author="Blake Actkinson" w:date="2022-08-21T12:35:00Z">
        <w:r w:rsidR="001746DD">
          <w:t>Heavy-duty, diesel-powered vehicles emit more BC, NO</w:t>
        </w:r>
        <w:r w:rsidR="001746DD">
          <w:rPr>
            <w:vertAlign w:val="subscript"/>
          </w:rPr>
          <w:t>x</w:t>
        </w:r>
        <w:r w:rsidR="001746DD">
          <w:t>, and UFP per kilogram of fuel than light-duty vehicles.</w:t>
        </w:r>
      </w:ins>
      <w:r w:rsidR="00B10F9E">
        <w:fldChar w:fldCharType="begin"/>
      </w:r>
      <w:r w:rsidR="00B90104">
        <w:instrText xml:space="preserve"> ADDIN ZOTERO_ITEM CSL_CITATION {"citationID":"ZdVy0tZ2","properties":{"formattedCitation":"\\super 19\\uc0\\u8211{}22\\nosupersub{}","plainCitation":"19–22","noteIndex":0},"citationItems":[{"id":744,"uris":["http://zotero.org/users/4282478/items/DNCK3CTU"],"itemData":{"id":7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741,"uris":["http://zotero.org/users/4282478/items/G3CLG998"],"itemData":{"id":741,"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83,"uris":["http://zotero.org/users/4282478/items/DYM2NQGA"],"itemData":{"id":83,"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90104" w:rsidRPr="00B90104">
        <w:rPr>
          <w:szCs w:val="24"/>
          <w:vertAlign w:val="superscript"/>
        </w:rPr>
        <w:t>19–22</w:t>
      </w:r>
      <w:r w:rsidR="00B10F9E">
        <w:fldChar w:fldCharType="end"/>
      </w:r>
      <w:ins w:id="409" w:author="Blake Actkinson" w:date="2022-08-21T12:35:00Z">
        <w:r w:rsidR="001746DD">
          <w:t xml:space="preserve"> </w:t>
        </w:r>
      </w:ins>
      <w:del w:id="410" w:author="Blake Actkinson" w:date="2022-08-21T12:33:00Z">
        <w:r w:rsidDel="00A21343">
          <w:delText xml:space="preserve">Table 1 contains cluster means </w:delText>
        </w:r>
        <w:r w:rsidR="00573553" w:rsidDel="00A21343">
          <w:delText xml:space="preserve">of the three derived clusters from the QOR and DBSCAN algorithms. Figure S5 shows cluster assignments of DBSCAN labeled anomalies projected onto the first two principal component axes in a PCA biplot. Figure 4 displays boxplots of the clustered DBSCAN pollutant anomalies. </w:delText>
        </w:r>
      </w:del>
      <w:del w:id="411" w:author="Blake Actkinson" w:date="2022-08-21T12:34:00Z">
        <w:r w:rsidR="00573553" w:rsidDel="004C41BE">
          <w:delText>In Figure S5, it is evident that the CO</w:delText>
        </w:r>
        <w:r w:rsidR="00573553" w:rsidDel="004C41BE">
          <w:softHyphen/>
        </w:r>
        <w:r w:rsidR="00573553" w:rsidDel="004C41BE">
          <w:rPr>
            <w:vertAlign w:val="subscript"/>
          </w:rPr>
          <w:delText>2</w:delText>
        </w:r>
        <w:r w:rsidR="00573553" w:rsidDel="004C41BE">
          <w:delText>-rich cluster points in the direction of CO</w:delText>
        </w:r>
        <w:r w:rsidR="00573553" w:rsidDel="004C41BE">
          <w:rPr>
            <w:vertAlign w:val="subscript"/>
          </w:rPr>
          <w:delText>2</w:delText>
        </w:r>
        <w:r w:rsidR="00573553" w:rsidDel="004C41BE">
          <w:delText xml:space="preserve"> loadings, while the BC/UFP-rich cluster points in the direction of the BC/UFP loadings. </w:delText>
        </w:r>
      </w:del>
      <w:ins w:id="412" w:author="Blake Actkinson" w:date="2022-08-21T12:36:00Z">
        <w:r w:rsidR="001746DD">
          <w:t xml:space="preserve">Additionally, </w:t>
        </w:r>
      </w:ins>
      <w:del w:id="413" w:author="Blake Actkinson" w:date="2022-08-21T12:36:00Z">
        <w:r w:rsidR="00573553" w:rsidDel="00905224">
          <w:delText>These</w:delText>
        </w:r>
      </w:del>
      <w:r w:rsidR="00573553">
        <w:t xml:space="preserve"> loadings</w:t>
      </w:r>
      <w:ins w:id="414" w:author="Blake Actkinson" w:date="2022-08-21T12:37:00Z">
        <w:r w:rsidR="00905224">
          <w:t xml:space="preserve"> from the PCA biplot in Figure S5</w:t>
        </w:r>
      </w:ins>
      <w:r w:rsidR="00573553">
        <w:t xml:space="preserve"> when varimax rotated are consistent in split with those reported in Larson et al.; loadings are sequestered into BC/UFP-rich and CO</w:t>
      </w:r>
      <w:r w:rsidR="00573553">
        <w:rPr>
          <w:vertAlign w:val="subscript"/>
        </w:rPr>
        <w:t>2</w:t>
      </w:r>
      <w:r w:rsidR="00573553">
        <w:t>-rich factors</w:t>
      </w:r>
      <w:ins w:id="415" w:author="Blake Actkinson" w:date="2022-08-21T12:37:00Z">
        <w:r w:rsidR="001C32AB">
          <w:t xml:space="preserve"> which are attri</w:t>
        </w:r>
      </w:ins>
      <w:ins w:id="416" w:author="Blake Actkinson" w:date="2022-08-21T12:38:00Z">
        <w:r w:rsidR="001C32AB">
          <w:t>buted to light and heavy-duty vehicle activity</w:t>
        </w:r>
      </w:ins>
      <w:r w:rsidR="00573553">
        <w:t xml:space="preserve">. </w:t>
      </w:r>
      <w:del w:id="417" w:author="Blake Actkinson" w:date="2022-08-21T12:38:00Z">
        <w:r w:rsidR="00573553" w:rsidDel="001C32AB">
          <w:delText xml:space="preserve">However, they differ in value. </w:delText>
        </w:r>
      </w:del>
      <w:r w:rsidR="00573553">
        <w:t xml:space="preserve">These </w:t>
      </w:r>
    </w:p>
    <w:p w14:paraId="72D62E53" w14:textId="0CC0E47A" w:rsidR="009729B3" w:rsidRDefault="00573553">
      <w:pPr>
        <w:pStyle w:val="TAMainText"/>
        <w:pPrChange w:id="418" w:author="Blake Actkinson" w:date="2022-09-06T19:49:00Z">
          <w:pPr>
            <w:pStyle w:val="TAMainText"/>
            <w:ind w:firstLine="0"/>
          </w:pPr>
        </w:pPrChange>
      </w:pPr>
      <w:r>
        <w:t>loadings are given in Table S7.</w:t>
      </w:r>
    </w:p>
    <w:bookmarkEnd w:id="404"/>
    <w:tbl>
      <w:tblPr>
        <w:tblStyle w:val="PlainTable2"/>
        <w:tblW w:w="0" w:type="auto"/>
        <w:jc w:val="center"/>
        <w:tblLook w:val="04A0" w:firstRow="1" w:lastRow="0" w:firstColumn="1" w:lastColumn="0" w:noHBand="0" w:noVBand="1"/>
        <w:tblPrChange w:id="419" w:author="Blake Actkinson" w:date="2022-09-06T20:14:00Z">
          <w:tblPr>
            <w:tblStyle w:val="PlainTable2"/>
            <w:tblW w:w="0" w:type="auto"/>
            <w:jc w:val="center"/>
            <w:tblLook w:val="04A0" w:firstRow="1" w:lastRow="0" w:firstColumn="1" w:lastColumn="0" w:noHBand="0" w:noVBand="1"/>
          </w:tblPr>
        </w:tblPrChange>
      </w:tblPr>
      <w:tblGrid>
        <w:gridCol w:w="1932"/>
        <w:gridCol w:w="791"/>
        <w:gridCol w:w="910"/>
        <w:gridCol w:w="730"/>
        <w:gridCol w:w="3197"/>
        <w:tblGridChange w:id="420">
          <w:tblGrid>
            <w:gridCol w:w="852"/>
            <w:gridCol w:w="791"/>
            <w:gridCol w:w="910"/>
            <w:gridCol w:w="730"/>
            <w:gridCol w:w="766"/>
          </w:tblGrid>
        </w:tblGridChange>
      </w:tblGrid>
      <w:tr w:rsidR="00D34507" w14:paraId="599517C6" w14:textId="77777777" w:rsidTr="00D34507">
        <w:trPr>
          <w:cnfStyle w:val="100000000000" w:firstRow="1" w:lastRow="0" w:firstColumn="0" w:lastColumn="0" w:oddVBand="0" w:evenVBand="0" w:oddHBand="0" w:evenHBand="0" w:firstRowFirstColumn="0" w:firstRowLastColumn="0" w:lastRowFirstColumn="0" w:lastRowLastColumn="0"/>
          <w:jc w:val="center"/>
          <w:trPrChange w:id="421"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422" w:author="Blake Actkinson" w:date="2022-09-06T20:14:00Z">
              <w:tcPr>
                <w:tcW w:w="852" w:type="dxa"/>
              </w:tcPr>
            </w:tcPrChange>
          </w:tcPr>
          <w:p w14:paraId="42C4E0ED" w14:textId="77777777" w:rsidR="00D34507" w:rsidRPr="009F4A0A" w:rsidRDefault="00D34507" w:rsidP="00D34507">
            <w:pPr>
              <w:cnfStyle w:val="101000000000" w:firstRow="1" w:lastRow="0" w:firstColumn="1" w:lastColumn="0" w:oddVBand="0" w:evenVBand="0" w:oddHBand="0" w:evenHBand="0" w:firstRowFirstColumn="0" w:firstRowLastColumn="0" w:lastRowFirstColumn="0" w:lastRowLastColumn="0"/>
              <w:rPr>
                <w:moveTo w:id="423" w:author="Blake Actkinson" w:date="2022-09-06T20:14:00Z"/>
                <w:rFonts w:ascii="Times" w:eastAsiaTheme="minorEastAsia" w:hAnsi="Times" w:cs="Times"/>
              </w:rPr>
            </w:pPr>
            <w:moveToRangeStart w:id="424" w:author="Blake Actkinson" w:date="2022-09-06T20:14:00Z" w:name="move113387676"/>
          </w:p>
        </w:tc>
        <w:tc>
          <w:tcPr>
            <w:tcW w:w="0" w:type="dxa"/>
            <w:tcPrChange w:id="425" w:author="Blake Actkinson" w:date="2022-09-06T20:14:00Z">
              <w:tcPr>
                <w:tcW w:w="791" w:type="dxa"/>
              </w:tcPr>
            </w:tcPrChange>
          </w:tcPr>
          <w:p w14:paraId="15F5B46C" w14:textId="77777777" w:rsidR="00D34507" w:rsidRPr="009F4A0A" w:rsidRDefault="00000000" w:rsidP="00D34507">
            <w:pPr>
              <w:pStyle w:val="TCTableBody"/>
              <w:jc w:val="left"/>
              <w:cnfStyle w:val="100000000000" w:firstRow="1" w:lastRow="0" w:firstColumn="0" w:lastColumn="0" w:oddVBand="0" w:evenVBand="0" w:oddHBand="0" w:evenHBand="0" w:firstRowFirstColumn="0" w:firstRowLastColumn="0" w:lastRowFirstColumn="0" w:lastRowLastColumn="0"/>
              <w:rPr>
                <w:moveTo w:id="426" w:author="Blake Actkinson" w:date="2022-09-06T20:14:00Z"/>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moveTo w:id="427" w:author="Blake Actkinson" w:date="2022-09-06T20:14:00Z">
              <w:r w:rsidR="00D34507">
                <w:rPr>
                  <w:rFonts w:ascii="Times" w:eastAsiaTheme="minorEastAsia" w:hAnsi="Times" w:cs="Times"/>
                </w:rPr>
                <w:t xml:space="preserve"> </w:t>
              </w:r>
              <w:r w:rsidR="00D34507" w:rsidRPr="009F4A0A">
                <w:rPr>
                  <w:rFonts w:ascii="Times" w:hAnsi="Times" w:cs="Times"/>
                </w:rPr>
                <w:t>(ppm)</w:t>
              </w:r>
            </w:moveTo>
          </w:p>
        </w:tc>
        <w:tc>
          <w:tcPr>
            <w:tcW w:w="0" w:type="dxa"/>
            <w:tcPrChange w:id="428" w:author="Blake Actkinson" w:date="2022-09-06T20:14:00Z">
              <w:tcPr>
                <w:tcW w:w="910" w:type="dxa"/>
              </w:tcPr>
            </w:tcPrChange>
          </w:tcPr>
          <w:p w14:paraId="0E176249" w14:textId="77777777" w:rsidR="00D34507" w:rsidRPr="009F4A0A" w:rsidRDefault="00D34507" w:rsidP="00D34507">
            <w:pPr>
              <w:cnfStyle w:val="100000000000" w:firstRow="1" w:lastRow="0" w:firstColumn="0" w:lastColumn="0" w:oddVBand="0" w:evenVBand="0" w:oddHBand="0" w:evenHBand="0" w:firstRowFirstColumn="0" w:firstRowLastColumn="0" w:lastRowFirstColumn="0" w:lastRowLastColumn="0"/>
              <w:rPr>
                <w:moveTo w:id="429" w:author="Blake Actkinson" w:date="2022-09-06T20:14:00Z"/>
                <w:rFonts w:ascii="Times" w:eastAsiaTheme="minorEastAsia" w:hAnsi="Times" w:cs="Times"/>
              </w:rPr>
            </w:pPr>
            <w:moveTo w:id="430" w:author="Blake Actkinson" w:date="2022-09-06T20:14:00Z">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moveTo>
          </w:p>
        </w:tc>
        <w:tc>
          <w:tcPr>
            <w:tcW w:w="0" w:type="dxa"/>
            <w:tcPrChange w:id="431" w:author="Blake Actkinson" w:date="2022-09-06T20:14:00Z">
              <w:tcPr>
                <w:tcW w:w="730" w:type="dxa"/>
              </w:tcPr>
            </w:tcPrChange>
          </w:tcPr>
          <w:p w14:paraId="32225633" w14:textId="77777777" w:rsidR="00D34507" w:rsidRPr="009F4A0A" w:rsidRDefault="00000000" w:rsidP="00D34507">
            <w:pPr>
              <w:pStyle w:val="TCTableBody"/>
              <w:cnfStyle w:val="100000000000" w:firstRow="1" w:lastRow="0" w:firstColumn="0" w:lastColumn="0" w:oddVBand="0" w:evenVBand="0" w:oddHBand="0" w:evenHBand="0" w:firstRowFirstColumn="0" w:firstRowLastColumn="0" w:lastRowFirstColumn="0" w:lastRowLastColumn="0"/>
              <w:rPr>
                <w:moveTo w:id="432" w:author="Blake Actkinson" w:date="2022-09-06T20:14:00Z"/>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moveTo w:id="433" w:author="Blake Actkinson" w:date="2022-09-06T20:14:00Z">
              <w:r w:rsidR="00D34507">
                <w:rPr>
                  <w:rFonts w:ascii="Times" w:eastAsiaTheme="minorEastAsia" w:hAnsi="Times" w:cs="Times"/>
                </w:rPr>
                <w:t xml:space="preserve"> </w:t>
              </w:r>
              <w:r w:rsidR="00D34507" w:rsidRPr="009F4A0A">
                <w:rPr>
                  <w:rFonts w:ascii="Times" w:hAnsi="Times" w:cs="Times"/>
                </w:rPr>
                <w:t>(ppb)</w:t>
              </w:r>
            </w:moveTo>
          </w:p>
        </w:tc>
        <w:tc>
          <w:tcPr>
            <w:tcW w:w="0" w:type="dxa"/>
            <w:tcPrChange w:id="434" w:author="Blake Actkinson" w:date="2022-09-06T20:14:00Z">
              <w:tcPr>
                <w:tcW w:w="766" w:type="dxa"/>
              </w:tcPr>
            </w:tcPrChange>
          </w:tcPr>
          <w:p w14:paraId="6A51A789" w14:textId="77777777" w:rsidR="00D34507" w:rsidRPr="009F4A0A" w:rsidRDefault="00D34507" w:rsidP="00D34507">
            <w:pPr>
              <w:cnfStyle w:val="100000000000" w:firstRow="1" w:lastRow="0" w:firstColumn="0" w:lastColumn="0" w:oddVBand="0" w:evenVBand="0" w:oddHBand="0" w:evenHBand="0" w:firstRowFirstColumn="0" w:firstRowLastColumn="0" w:lastRowFirstColumn="0" w:lastRowLastColumn="0"/>
              <w:rPr>
                <w:moveTo w:id="435" w:author="Blake Actkinson" w:date="2022-09-06T20:14:00Z"/>
                <w:rFonts w:ascii="Times" w:eastAsiaTheme="minorEastAsia" w:hAnsi="Times" w:cs="Times"/>
              </w:rPr>
            </w:pPr>
            <w:moveTo w:id="436" w:author="Blake Actkinson" w:date="2022-09-06T20:14:00Z">
              <w:r w:rsidRPr="009F4A0A">
                <w:rPr>
                  <w:rFonts w:ascii="Times" w:eastAsiaTheme="minorEastAsia" w:hAnsi="Times" w:cs="Times"/>
                </w:rPr>
                <w:t>UFP (p/cc)</w:t>
              </w:r>
            </w:moveTo>
          </w:p>
        </w:tc>
      </w:tr>
      <w:tr w:rsidR="00D34507" w14:paraId="598A4111" w14:textId="77777777" w:rsidTr="00D34507">
        <w:tblPrEx>
          <w:tblPrExChange w:id="437" w:author="Blake Actkinson" w:date="2022-09-06T20:14:00Z">
            <w:tblPrEx>
              <w:jc w:val="left"/>
            </w:tblPrEx>
          </w:tblPrExChange>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9" w:type="dxa"/>
            <w:gridSpan w:val="5"/>
            <w:tcPrChange w:id="438" w:author="Blake Actkinson" w:date="2022-09-06T20:14:00Z">
              <w:tcPr>
                <w:tcW w:w="4049" w:type="dxa"/>
                <w:gridSpan w:val="5"/>
              </w:tcPr>
            </w:tcPrChange>
          </w:tcPr>
          <w:p w14:paraId="47BDDB13"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439" w:author="Blake Actkinson" w:date="2022-09-06T20:14:00Z"/>
                <w:rFonts w:ascii="Times" w:eastAsiaTheme="minorEastAsia" w:hAnsi="Times" w:cs="Times"/>
              </w:rPr>
            </w:pPr>
            <w:moveTo w:id="440" w:author="Blake Actkinson" w:date="2022-09-06T20:14:00Z">
              <w:r w:rsidRPr="009F4A0A">
                <w:rPr>
                  <w:rFonts w:ascii="Times" w:eastAsiaTheme="minorEastAsia" w:hAnsi="Times" w:cs="Times"/>
                </w:rPr>
                <w:t>DBSCAN</w:t>
              </w:r>
            </w:moveTo>
          </w:p>
        </w:tc>
      </w:tr>
      <w:tr w:rsidR="00D34507" w14:paraId="7BB91268" w14:textId="77777777" w:rsidTr="00D34507">
        <w:trPr>
          <w:jc w:val="center"/>
          <w:trPrChange w:id="441"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442" w:author="Blake Actkinson" w:date="2022-09-06T20:14:00Z">
              <w:tcPr>
                <w:tcW w:w="852" w:type="dxa"/>
              </w:tcPr>
            </w:tcPrChange>
          </w:tcPr>
          <w:p w14:paraId="27EF08DC" w14:textId="77777777" w:rsidR="00D34507" w:rsidRPr="009F4A0A" w:rsidRDefault="00D34507" w:rsidP="00D34507">
            <w:pPr>
              <w:rPr>
                <w:moveTo w:id="443" w:author="Blake Actkinson" w:date="2022-09-06T20:14:00Z"/>
                <w:rFonts w:ascii="Times" w:eastAsiaTheme="minorEastAsia" w:hAnsi="Times" w:cs="Times"/>
              </w:rPr>
            </w:pPr>
            <w:moveTo w:id="444" w:author="Blake Actkinson" w:date="2022-09-06T20:14:00Z">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moveTo>
          </w:p>
        </w:tc>
        <w:tc>
          <w:tcPr>
            <w:tcW w:w="0" w:type="dxa"/>
            <w:tcPrChange w:id="445" w:author="Blake Actkinson" w:date="2022-09-06T20:14:00Z">
              <w:tcPr>
                <w:tcW w:w="791" w:type="dxa"/>
              </w:tcPr>
            </w:tcPrChange>
          </w:tcPr>
          <w:p w14:paraId="1833B80A" w14:textId="77777777" w:rsidR="00D34507" w:rsidRPr="00F9005D" w:rsidRDefault="00D34507" w:rsidP="00D34507">
            <w:pPr>
              <w:pStyle w:val="TCTableBody"/>
              <w:jc w:val="left"/>
              <w:cnfStyle w:val="000000000000" w:firstRow="0" w:lastRow="0" w:firstColumn="0" w:lastColumn="0" w:oddVBand="0" w:evenVBand="0" w:oddHBand="0" w:evenHBand="0" w:firstRowFirstColumn="0" w:firstRowLastColumn="0" w:lastRowFirstColumn="0" w:lastRowLastColumn="0"/>
              <w:rPr>
                <w:moveTo w:id="446" w:author="Blake Actkinson" w:date="2022-09-06T20:14:00Z"/>
                <w:rFonts w:ascii="Times" w:hAnsi="Times"/>
              </w:rPr>
            </w:pPr>
            <w:moveTo w:id="447" w:author="Blake Actkinson" w:date="2022-09-06T20:14:00Z">
              <w:r w:rsidRPr="00F9005D">
                <w:rPr>
                  <w:rFonts w:ascii="Times" w:hAnsi="Times"/>
                </w:rPr>
                <w:t>55</w:t>
              </w:r>
              <w:r>
                <w:rPr>
                  <w:rFonts w:ascii="Times" w:hAnsi="Times"/>
                </w:rPr>
                <w:t>6</w:t>
              </w:r>
            </w:moveTo>
          </w:p>
        </w:tc>
        <w:tc>
          <w:tcPr>
            <w:tcW w:w="0" w:type="dxa"/>
            <w:tcPrChange w:id="448" w:author="Blake Actkinson" w:date="2022-09-06T20:14:00Z">
              <w:tcPr>
                <w:tcW w:w="910" w:type="dxa"/>
              </w:tcPr>
            </w:tcPrChange>
          </w:tcPr>
          <w:p w14:paraId="1328227D"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449" w:author="Blake Actkinson" w:date="2022-09-06T20:14:00Z"/>
                <w:rFonts w:ascii="Times" w:eastAsiaTheme="minorEastAsia" w:hAnsi="Times" w:cs="Times"/>
              </w:rPr>
            </w:pPr>
            <w:moveTo w:id="450" w:author="Blake Actkinson" w:date="2022-09-06T20:14:00Z">
              <w:r w:rsidRPr="009F4A0A">
                <w:rPr>
                  <w:rFonts w:ascii="Times" w:eastAsiaTheme="minorEastAsia" w:hAnsi="Times" w:cs="Times"/>
                </w:rPr>
                <w:t>189</w:t>
              </w:r>
              <w:r>
                <w:rPr>
                  <w:rFonts w:ascii="Times" w:eastAsiaTheme="minorEastAsia" w:hAnsi="Times" w:cs="Times"/>
                </w:rPr>
                <w:t>3</w:t>
              </w:r>
            </w:moveTo>
          </w:p>
        </w:tc>
        <w:tc>
          <w:tcPr>
            <w:tcW w:w="0" w:type="dxa"/>
            <w:tcPrChange w:id="451" w:author="Blake Actkinson" w:date="2022-09-06T20:14:00Z">
              <w:tcPr>
                <w:tcW w:w="730" w:type="dxa"/>
              </w:tcPr>
            </w:tcPrChange>
          </w:tcPr>
          <w:p w14:paraId="05BFDA7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452" w:author="Blake Actkinson" w:date="2022-09-06T20:14:00Z"/>
                <w:rFonts w:ascii="Times" w:eastAsiaTheme="minorEastAsia" w:hAnsi="Times" w:cs="Times"/>
              </w:rPr>
            </w:pPr>
            <w:moveTo w:id="453" w:author="Blake Actkinson" w:date="2022-09-06T20:14:00Z">
              <w:r w:rsidRPr="009F4A0A">
                <w:rPr>
                  <w:rFonts w:ascii="Times" w:eastAsiaTheme="minorEastAsia" w:hAnsi="Times" w:cs="Times"/>
                </w:rPr>
                <w:t>73</w:t>
              </w:r>
            </w:moveTo>
          </w:p>
        </w:tc>
        <w:tc>
          <w:tcPr>
            <w:tcW w:w="0" w:type="dxa"/>
            <w:tcPrChange w:id="454" w:author="Blake Actkinson" w:date="2022-09-06T20:14:00Z">
              <w:tcPr>
                <w:tcW w:w="766" w:type="dxa"/>
              </w:tcPr>
            </w:tcPrChange>
          </w:tcPr>
          <w:p w14:paraId="2C2DFFB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455" w:author="Blake Actkinson" w:date="2022-09-06T20:14:00Z"/>
                <w:rFonts w:ascii="Times" w:eastAsiaTheme="minorEastAsia" w:hAnsi="Times" w:cs="Times"/>
              </w:rPr>
            </w:pPr>
            <w:moveTo w:id="456" w:author="Blake Actkinson" w:date="2022-09-06T20:14:00Z">
              <w:r w:rsidRPr="009F4A0A">
                <w:rPr>
                  <w:rFonts w:ascii="Times" w:eastAsiaTheme="minorEastAsia" w:hAnsi="Times" w:cs="Times"/>
                </w:rPr>
                <w:t>1629</w:t>
              </w:r>
              <w:r>
                <w:rPr>
                  <w:rFonts w:ascii="Times" w:eastAsiaTheme="minorEastAsia" w:hAnsi="Times" w:cs="Times"/>
                </w:rPr>
                <w:t>8</w:t>
              </w:r>
            </w:moveTo>
          </w:p>
        </w:tc>
      </w:tr>
      <w:tr w:rsidR="00D34507" w14:paraId="14FA6D0C" w14:textId="77777777" w:rsidTr="00D34507">
        <w:trPr>
          <w:cnfStyle w:val="000000100000" w:firstRow="0" w:lastRow="0" w:firstColumn="0" w:lastColumn="0" w:oddVBand="0" w:evenVBand="0" w:oddHBand="1" w:evenHBand="0" w:firstRowFirstColumn="0" w:firstRowLastColumn="0" w:lastRowFirstColumn="0" w:lastRowLastColumn="0"/>
          <w:jc w:val="center"/>
          <w:trPrChange w:id="457"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458" w:author="Blake Actkinson" w:date="2022-09-06T20:14:00Z">
              <w:tcPr>
                <w:tcW w:w="852" w:type="dxa"/>
              </w:tcPr>
            </w:tcPrChange>
          </w:tcPr>
          <w:p w14:paraId="06041FB0"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459" w:author="Blake Actkinson" w:date="2022-09-06T20:14:00Z"/>
                <w:rFonts w:ascii="Times" w:eastAsiaTheme="minorEastAsia" w:hAnsi="Times" w:cs="Times"/>
              </w:rPr>
            </w:pPr>
            <w:moveTo w:id="460" w:author="Blake Actkinson" w:date="2022-09-06T20:14:00Z">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moveTo>
          </w:p>
        </w:tc>
        <w:tc>
          <w:tcPr>
            <w:tcW w:w="0" w:type="dxa"/>
            <w:tcPrChange w:id="461" w:author="Blake Actkinson" w:date="2022-09-06T20:14:00Z">
              <w:tcPr>
                <w:tcW w:w="791" w:type="dxa"/>
              </w:tcPr>
            </w:tcPrChange>
          </w:tcPr>
          <w:p w14:paraId="674058CF" w14:textId="77777777" w:rsidR="00D34507" w:rsidRPr="009F4A0A" w:rsidRDefault="00D34507" w:rsidP="00D34507">
            <w:pPr>
              <w:jc w:val="left"/>
              <w:cnfStyle w:val="000000100000" w:firstRow="0" w:lastRow="0" w:firstColumn="0" w:lastColumn="0" w:oddVBand="0" w:evenVBand="0" w:oddHBand="1" w:evenHBand="0" w:firstRowFirstColumn="0" w:firstRowLastColumn="0" w:lastRowFirstColumn="0" w:lastRowLastColumn="0"/>
              <w:rPr>
                <w:moveTo w:id="462" w:author="Blake Actkinson" w:date="2022-09-06T20:14:00Z"/>
                <w:rFonts w:ascii="Times" w:eastAsiaTheme="minorEastAsia" w:hAnsi="Times" w:cs="Times"/>
              </w:rPr>
            </w:pPr>
            <w:moveTo w:id="463" w:author="Blake Actkinson" w:date="2022-09-06T20:14:00Z">
              <w:r w:rsidRPr="009F4A0A">
                <w:rPr>
                  <w:rFonts w:ascii="Times" w:eastAsiaTheme="minorEastAsia" w:hAnsi="Times" w:cs="Times"/>
                </w:rPr>
                <w:t>44</w:t>
              </w:r>
              <w:r>
                <w:rPr>
                  <w:rFonts w:ascii="Times" w:eastAsiaTheme="minorEastAsia" w:hAnsi="Times" w:cs="Times"/>
                </w:rPr>
                <w:t>4</w:t>
              </w:r>
            </w:moveTo>
          </w:p>
        </w:tc>
        <w:tc>
          <w:tcPr>
            <w:tcW w:w="0" w:type="dxa"/>
            <w:tcPrChange w:id="464" w:author="Blake Actkinson" w:date="2022-09-06T20:14:00Z">
              <w:tcPr>
                <w:tcW w:w="910" w:type="dxa"/>
              </w:tcPr>
            </w:tcPrChange>
          </w:tcPr>
          <w:p w14:paraId="2A9BEE0B"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465" w:author="Blake Actkinson" w:date="2022-09-06T20:14:00Z"/>
                <w:rFonts w:ascii="Times" w:eastAsiaTheme="minorEastAsia" w:hAnsi="Times" w:cs="Times"/>
              </w:rPr>
            </w:pPr>
            <w:moveTo w:id="466" w:author="Blake Actkinson" w:date="2022-09-06T20:14:00Z">
              <w:r w:rsidRPr="009F4A0A">
                <w:rPr>
                  <w:rFonts w:ascii="Times" w:eastAsiaTheme="minorEastAsia" w:hAnsi="Times" w:cs="Times"/>
                </w:rPr>
                <w:t>15</w:t>
              </w:r>
              <w:r>
                <w:rPr>
                  <w:rFonts w:ascii="Times" w:eastAsiaTheme="minorEastAsia" w:hAnsi="Times" w:cs="Times"/>
                </w:rPr>
                <w:t>40</w:t>
              </w:r>
            </w:moveTo>
          </w:p>
        </w:tc>
        <w:tc>
          <w:tcPr>
            <w:tcW w:w="0" w:type="dxa"/>
            <w:tcPrChange w:id="467" w:author="Blake Actkinson" w:date="2022-09-06T20:14:00Z">
              <w:tcPr>
                <w:tcW w:w="730" w:type="dxa"/>
              </w:tcPr>
            </w:tcPrChange>
          </w:tcPr>
          <w:p w14:paraId="3B07E49A"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468" w:author="Blake Actkinson" w:date="2022-09-06T20:14:00Z"/>
                <w:rFonts w:ascii="Times" w:eastAsiaTheme="minorEastAsia" w:hAnsi="Times" w:cs="Times"/>
              </w:rPr>
            </w:pPr>
            <w:moveTo w:id="469" w:author="Blake Actkinson" w:date="2022-09-06T20:14:00Z">
              <w:r w:rsidRPr="009F4A0A">
                <w:rPr>
                  <w:rFonts w:ascii="Times" w:eastAsiaTheme="minorEastAsia" w:hAnsi="Times" w:cs="Times"/>
                </w:rPr>
                <w:t>4</w:t>
              </w:r>
              <w:r>
                <w:rPr>
                  <w:rFonts w:ascii="Times" w:eastAsiaTheme="minorEastAsia" w:hAnsi="Times" w:cs="Times"/>
                </w:rPr>
                <w:t>3</w:t>
              </w:r>
            </w:moveTo>
          </w:p>
        </w:tc>
        <w:tc>
          <w:tcPr>
            <w:tcW w:w="0" w:type="dxa"/>
            <w:tcPrChange w:id="470" w:author="Blake Actkinson" w:date="2022-09-06T20:14:00Z">
              <w:tcPr>
                <w:tcW w:w="766" w:type="dxa"/>
              </w:tcPr>
            </w:tcPrChange>
          </w:tcPr>
          <w:p w14:paraId="38D9C229"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471" w:author="Blake Actkinson" w:date="2022-09-06T20:14:00Z"/>
                <w:rFonts w:ascii="Times" w:eastAsiaTheme="minorEastAsia" w:hAnsi="Times" w:cs="Times"/>
              </w:rPr>
            </w:pPr>
            <w:moveTo w:id="472" w:author="Blake Actkinson" w:date="2022-09-06T20:14:00Z">
              <w:r w:rsidRPr="009F4A0A">
                <w:rPr>
                  <w:rFonts w:ascii="Times" w:eastAsiaTheme="minorEastAsia" w:hAnsi="Times" w:cs="Times"/>
                </w:rPr>
                <w:t>15411</w:t>
              </w:r>
            </w:moveTo>
          </w:p>
        </w:tc>
      </w:tr>
      <w:tr w:rsidR="00D34507" w14:paraId="43687A82" w14:textId="77777777" w:rsidTr="00D34507">
        <w:trPr>
          <w:jc w:val="center"/>
          <w:trPrChange w:id="473"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474" w:author="Blake Actkinson" w:date="2022-09-06T20:14:00Z">
              <w:tcPr>
                <w:tcW w:w="852" w:type="dxa"/>
              </w:tcPr>
            </w:tcPrChange>
          </w:tcPr>
          <w:p w14:paraId="66362A24" w14:textId="77777777" w:rsidR="00D34507" w:rsidRPr="009F4A0A" w:rsidRDefault="00D34507" w:rsidP="00D34507">
            <w:pPr>
              <w:rPr>
                <w:moveTo w:id="475" w:author="Blake Actkinson" w:date="2022-09-06T20:14:00Z"/>
                <w:rFonts w:ascii="Times" w:eastAsiaTheme="minorEastAsia" w:hAnsi="Times" w:cs="Times"/>
              </w:rPr>
            </w:pPr>
            <w:moveTo w:id="476" w:author="Blake Actkinson" w:date="2022-09-06T20:14:00Z">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moveTo>
          </w:p>
        </w:tc>
        <w:tc>
          <w:tcPr>
            <w:tcW w:w="0" w:type="dxa"/>
            <w:tcPrChange w:id="477" w:author="Blake Actkinson" w:date="2022-09-06T20:14:00Z">
              <w:tcPr>
                <w:tcW w:w="791" w:type="dxa"/>
              </w:tcPr>
            </w:tcPrChange>
          </w:tcPr>
          <w:p w14:paraId="46FB9D8A"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moveTo w:id="478" w:author="Blake Actkinson" w:date="2022-09-06T20:14:00Z"/>
                <w:rFonts w:ascii="Times" w:eastAsiaTheme="minorEastAsia" w:hAnsi="Times" w:cs="Times"/>
              </w:rPr>
            </w:pPr>
            <w:moveTo w:id="479" w:author="Blake Actkinson" w:date="2022-09-06T20:14:00Z">
              <w:r w:rsidRPr="009F4A0A">
                <w:rPr>
                  <w:rFonts w:ascii="Times" w:eastAsiaTheme="minorEastAsia" w:hAnsi="Times" w:cs="Times"/>
                </w:rPr>
                <w:t>493</w:t>
              </w:r>
            </w:moveTo>
          </w:p>
        </w:tc>
        <w:tc>
          <w:tcPr>
            <w:tcW w:w="0" w:type="dxa"/>
            <w:tcPrChange w:id="480" w:author="Blake Actkinson" w:date="2022-09-06T20:14:00Z">
              <w:tcPr>
                <w:tcW w:w="910" w:type="dxa"/>
              </w:tcPr>
            </w:tcPrChange>
          </w:tcPr>
          <w:p w14:paraId="3DD797A4"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481" w:author="Blake Actkinson" w:date="2022-09-06T20:14:00Z"/>
                <w:rFonts w:ascii="Times" w:eastAsiaTheme="minorEastAsia" w:hAnsi="Times" w:cs="Times"/>
              </w:rPr>
            </w:pPr>
            <w:moveTo w:id="482" w:author="Blake Actkinson" w:date="2022-09-06T20:14:00Z">
              <w:r w:rsidRPr="009F4A0A">
                <w:rPr>
                  <w:rFonts w:ascii="Times" w:eastAsiaTheme="minorEastAsia" w:hAnsi="Times" w:cs="Times"/>
                </w:rPr>
                <w:t>632</w:t>
              </w:r>
              <w:r>
                <w:rPr>
                  <w:rFonts w:ascii="Times" w:eastAsiaTheme="minorEastAsia" w:hAnsi="Times" w:cs="Times"/>
                </w:rPr>
                <w:t>6</w:t>
              </w:r>
            </w:moveTo>
          </w:p>
        </w:tc>
        <w:tc>
          <w:tcPr>
            <w:tcW w:w="0" w:type="dxa"/>
            <w:tcPrChange w:id="483" w:author="Blake Actkinson" w:date="2022-09-06T20:14:00Z">
              <w:tcPr>
                <w:tcW w:w="730" w:type="dxa"/>
              </w:tcPr>
            </w:tcPrChange>
          </w:tcPr>
          <w:p w14:paraId="12E1469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484" w:author="Blake Actkinson" w:date="2022-09-06T20:14:00Z"/>
                <w:rFonts w:ascii="Times" w:eastAsiaTheme="minorEastAsia" w:hAnsi="Times" w:cs="Times"/>
              </w:rPr>
            </w:pPr>
            <w:moveTo w:id="485" w:author="Blake Actkinson" w:date="2022-09-06T20:14:00Z">
              <w:r w:rsidRPr="009F4A0A">
                <w:rPr>
                  <w:rFonts w:ascii="Times" w:eastAsiaTheme="minorEastAsia" w:hAnsi="Times" w:cs="Times"/>
                </w:rPr>
                <w:t>17</w:t>
              </w:r>
              <w:r>
                <w:rPr>
                  <w:rFonts w:ascii="Times" w:eastAsiaTheme="minorEastAsia" w:hAnsi="Times" w:cs="Times"/>
                </w:rPr>
                <w:t>9</w:t>
              </w:r>
            </w:moveTo>
          </w:p>
        </w:tc>
        <w:tc>
          <w:tcPr>
            <w:tcW w:w="0" w:type="dxa"/>
            <w:tcPrChange w:id="486" w:author="Blake Actkinson" w:date="2022-09-06T20:14:00Z">
              <w:tcPr>
                <w:tcW w:w="766" w:type="dxa"/>
              </w:tcPr>
            </w:tcPrChange>
          </w:tcPr>
          <w:p w14:paraId="675F05A5"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487" w:author="Blake Actkinson" w:date="2022-09-06T20:14:00Z"/>
                <w:rFonts w:ascii="Times" w:eastAsiaTheme="minorEastAsia" w:hAnsi="Times" w:cs="Times"/>
              </w:rPr>
            </w:pPr>
            <w:moveTo w:id="488" w:author="Blake Actkinson" w:date="2022-09-06T20:14:00Z">
              <w:r w:rsidRPr="009F4A0A">
                <w:rPr>
                  <w:rFonts w:ascii="Times" w:eastAsiaTheme="minorEastAsia" w:hAnsi="Times" w:cs="Times"/>
                </w:rPr>
                <w:t>50244</w:t>
              </w:r>
            </w:moveTo>
          </w:p>
        </w:tc>
      </w:tr>
      <w:tr w:rsidR="00D34507" w14:paraId="5A2F4A32" w14:textId="77777777" w:rsidTr="00D34507">
        <w:tblPrEx>
          <w:tblPrExChange w:id="489" w:author="Blake Actkinson" w:date="2022-09-06T20:14:00Z">
            <w:tblPrEx>
              <w:jc w:val="left"/>
            </w:tblPrEx>
          </w:tblPrExChange>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9" w:type="dxa"/>
            <w:gridSpan w:val="5"/>
            <w:tcPrChange w:id="490" w:author="Blake Actkinson" w:date="2022-09-06T20:14:00Z">
              <w:tcPr>
                <w:tcW w:w="4049" w:type="dxa"/>
                <w:gridSpan w:val="5"/>
              </w:tcPr>
            </w:tcPrChange>
          </w:tcPr>
          <w:p w14:paraId="1A30B8D4"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491" w:author="Blake Actkinson" w:date="2022-09-06T20:14:00Z"/>
                <w:rFonts w:ascii="Times" w:eastAsiaTheme="minorEastAsia" w:hAnsi="Times" w:cs="Times"/>
              </w:rPr>
            </w:pPr>
            <w:moveTo w:id="492" w:author="Blake Actkinson" w:date="2022-09-06T20:14:00Z">
              <w:r w:rsidRPr="009F4A0A">
                <w:rPr>
                  <w:rFonts w:ascii="Times" w:eastAsiaTheme="minorEastAsia" w:hAnsi="Times" w:cs="Times"/>
                </w:rPr>
                <w:t>QOR</w:t>
              </w:r>
            </w:moveTo>
          </w:p>
        </w:tc>
      </w:tr>
      <w:tr w:rsidR="00D34507" w14:paraId="427F3793" w14:textId="77777777" w:rsidTr="00D34507">
        <w:trPr>
          <w:jc w:val="center"/>
          <w:trPrChange w:id="493"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494" w:author="Blake Actkinson" w:date="2022-09-06T20:14:00Z">
              <w:tcPr>
                <w:tcW w:w="852" w:type="dxa"/>
              </w:tcPr>
            </w:tcPrChange>
          </w:tcPr>
          <w:p w14:paraId="633E4E4F" w14:textId="77777777" w:rsidR="00D34507" w:rsidRPr="009F4A0A" w:rsidRDefault="00D34507" w:rsidP="00D34507">
            <w:pPr>
              <w:rPr>
                <w:moveTo w:id="495" w:author="Blake Actkinson" w:date="2022-09-06T20:14:00Z"/>
                <w:rFonts w:ascii="Times" w:eastAsiaTheme="minorEastAsia" w:hAnsi="Times" w:cs="Times"/>
              </w:rPr>
            </w:pPr>
            <w:moveTo w:id="496" w:author="Blake Actkinson" w:date="2022-09-06T20:14:00Z">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moveTo>
          </w:p>
        </w:tc>
        <w:tc>
          <w:tcPr>
            <w:tcW w:w="0" w:type="dxa"/>
            <w:tcPrChange w:id="497" w:author="Blake Actkinson" w:date="2022-09-06T20:14:00Z">
              <w:tcPr>
                <w:tcW w:w="791" w:type="dxa"/>
              </w:tcPr>
            </w:tcPrChange>
          </w:tcPr>
          <w:p w14:paraId="684F06FC"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moveTo w:id="498" w:author="Blake Actkinson" w:date="2022-09-06T20:14:00Z"/>
                <w:rFonts w:ascii="Times" w:eastAsiaTheme="minorEastAsia" w:hAnsi="Times" w:cs="Times"/>
              </w:rPr>
            </w:pPr>
            <w:moveTo w:id="499" w:author="Blake Actkinson" w:date="2022-09-06T20:14:00Z">
              <w:r w:rsidRPr="009F4A0A">
                <w:rPr>
                  <w:rFonts w:ascii="Times" w:eastAsiaTheme="minorEastAsia" w:hAnsi="Times" w:cs="Times"/>
                </w:rPr>
                <w:t>547</w:t>
              </w:r>
            </w:moveTo>
          </w:p>
        </w:tc>
        <w:tc>
          <w:tcPr>
            <w:tcW w:w="0" w:type="dxa"/>
            <w:tcPrChange w:id="500" w:author="Blake Actkinson" w:date="2022-09-06T20:14:00Z">
              <w:tcPr>
                <w:tcW w:w="910" w:type="dxa"/>
              </w:tcPr>
            </w:tcPrChange>
          </w:tcPr>
          <w:p w14:paraId="3ACBED08"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501" w:author="Blake Actkinson" w:date="2022-09-06T20:14:00Z"/>
                <w:rFonts w:ascii="Times" w:eastAsiaTheme="minorEastAsia" w:hAnsi="Times" w:cs="Times"/>
              </w:rPr>
            </w:pPr>
            <w:moveTo w:id="502" w:author="Blake Actkinson" w:date="2022-09-06T20:14:00Z">
              <w:r w:rsidRPr="009F4A0A">
                <w:rPr>
                  <w:rFonts w:ascii="Times" w:eastAsiaTheme="minorEastAsia" w:hAnsi="Times" w:cs="Times"/>
                </w:rPr>
                <w:t>2142</w:t>
              </w:r>
            </w:moveTo>
          </w:p>
        </w:tc>
        <w:tc>
          <w:tcPr>
            <w:tcW w:w="0" w:type="dxa"/>
            <w:tcPrChange w:id="503" w:author="Blake Actkinson" w:date="2022-09-06T20:14:00Z">
              <w:tcPr>
                <w:tcW w:w="730" w:type="dxa"/>
              </w:tcPr>
            </w:tcPrChange>
          </w:tcPr>
          <w:p w14:paraId="3C510C92"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504" w:author="Blake Actkinson" w:date="2022-09-06T20:14:00Z"/>
                <w:rFonts w:ascii="Times" w:eastAsiaTheme="minorEastAsia" w:hAnsi="Times" w:cs="Times"/>
              </w:rPr>
            </w:pPr>
            <w:moveTo w:id="505" w:author="Blake Actkinson" w:date="2022-09-06T20:14:00Z">
              <w:r w:rsidRPr="009F4A0A">
                <w:rPr>
                  <w:rFonts w:ascii="Times" w:eastAsiaTheme="minorEastAsia" w:hAnsi="Times" w:cs="Times"/>
                </w:rPr>
                <w:t>83</w:t>
              </w:r>
            </w:moveTo>
          </w:p>
        </w:tc>
        <w:tc>
          <w:tcPr>
            <w:tcW w:w="0" w:type="dxa"/>
            <w:tcPrChange w:id="506" w:author="Blake Actkinson" w:date="2022-09-06T20:14:00Z">
              <w:tcPr>
                <w:tcW w:w="766" w:type="dxa"/>
              </w:tcPr>
            </w:tcPrChange>
          </w:tcPr>
          <w:p w14:paraId="0C5C0D84"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507" w:author="Blake Actkinson" w:date="2022-09-06T20:14:00Z"/>
                <w:rFonts w:ascii="Times" w:eastAsiaTheme="minorEastAsia" w:hAnsi="Times" w:cs="Times"/>
              </w:rPr>
            </w:pPr>
            <w:moveTo w:id="508" w:author="Blake Actkinson" w:date="2022-09-06T20:14:00Z">
              <w:r w:rsidRPr="009F4A0A">
                <w:rPr>
                  <w:rFonts w:ascii="Times" w:eastAsiaTheme="minorEastAsia" w:hAnsi="Times" w:cs="Times"/>
                </w:rPr>
                <w:t>1746</w:t>
              </w:r>
              <w:r>
                <w:rPr>
                  <w:rFonts w:ascii="Times" w:eastAsiaTheme="minorEastAsia" w:hAnsi="Times" w:cs="Times"/>
                </w:rPr>
                <w:t>3</w:t>
              </w:r>
            </w:moveTo>
          </w:p>
        </w:tc>
      </w:tr>
      <w:tr w:rsidR="00D34507" w14:paraId="1B68ED59" w14:textId="77777777" w:rsidTr="00D34507">
        <w:trPr>
          <w:cnfStyle w:val="000000100000" w:firstRow="0" w:lastRow="0" w:firstColumn="0" w:lastColumn="0" w:oddVBand="0" w:evenVBand="0" w:oddHBand="1" w:evenHBand="0" w:firstRowFirstColumn="0" w:firstRowLastColumn="0" w:lastRowFirstColumn="0" w:lastRowLastColumn="0"/>
          <w:jc w:val="center"/>
          <w:trPrChange w:id="509"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510" w:author="Blake Actkinson" w:date="2022-09-06T20:14:00Z">
              <w:tcPr>
                <w:tcW w:w="852" w:type="dxa"/>
              </w:tcPr>
            </w:tcPrChange>
          </w:tcPr>
          <w:p w14:paraId="2583EC34" w14:textId="77777777" w:rsidR="00D34507" w:rsidRPr="009F4A0A" w:rsidRDefault="00D34507" w:rsidP="00D34507">
            <w:pPr>
              <w:cnfStyle w:val="001000100000" w:firstRow="0" w:lastRow="0" w:firstColumn="1" w:lastColumn="0" w:oddVBand="0" w:evenVBand="0" w:oddHBand="1" w:evenHBand="0" w:firstRowFirstColumn="0" w:firstRowLastColumn="0" w:lastRowFirstColumn="0" w:lastRowLastColumn="0"/>
              <w:rPr>
                <w:moveTo w:id="511" w:author="Blake Actkinson" w:date="2022-09-06T20:14:00Z"/>
                <w:rFonts w:ascii="Times" w:eastAsiaTheme="minorEastAsia" w:hAnsi="Times" w:cs="Times"/>
              </w:rPr>
            </w:pPr>
            <w:moveTo w:id="512" w:author="Blake Actkinson" w:date="2022-09-06T20:14:00Z">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moveTo>
          </w:p>
        </w:tc>
        <w:tc>
          <w:tcPr>
            <w:tcW w:w="0" w:type="dxa"/>
            <w:tcPrChange w:id="513" w:author="Blake Actkinson" w:date="2022-09-06T20:14:00Z">
              <w:tcPr>
                <w:tcW w:w="791" w:type="dxa"/>
              </w:tcPr>
            </w:tcPrChange>
          </w:tcPr>
          <w:p w14:paraId="51094CA6" w14:textId="77777777" w:rsidR="00D34507" w:rsidRPr="009F4A0A" w:rsidRDefault="00D34507" w:rsidP="00D34507">
            <w:pPr>
              <w:jc w:val="left"/>
              <w:cnfStyle w:val="000000100000" w:firstRow="0" w:lastRow="0" w:firstColumn="0" w:lastColumn="0" w:oddVBand="0" w:evenVBand="0" w:oddHBand="1" w:evenHBand="0" w:firstRowFirstColumn="0" w:firstRowLastColumn="0" w:lastRowFirstColumn="0" w:lastRowLastColumn="0"/>
              <w:rPr>
                <w:moveTo w:id="514" w:author="Blake Actkinson" w:date="2022-09-06T20:14:00Z"/>
                <w:rFonts w:ascii="Times" w:eastAsiaTheme="minorEastAsia" w:hAnsi="Times" w:cs="Times"/>
              </w:rPr>
            </w:pPr>
            <w:moveTo w:id="515" w:author="Blake Actkinson" w:date="2022-09-06T20:14:00Z">
              <w:r w:rsidRPr="009F4A0A">
                <w:rPr>
                  <w:rFonts w:ascii="Times" w:eastAsiaTheme="minorEastAsia" w:hAnsi="Times" w:cs="Times"/>
                </w:rPr>
                <w:t>44</w:t>
              </w:r>
              <w:r>
                <w:rPr>
                  <w:rFonts w:ascii="Times" w:eastAsiaTheme="minorEastAsia" w:hAnsi="Times" w:cs="Times"/>
                </w:rPr>
                <w:t>4</w:t>
              </w:r>
            </w:moveTo>
          </w:p>
        </w:tc>
        <w:tc>
          <w:tcPr>
            <w:tcW w:w="0" w:type="dxa"/>
            <w:tcPrChange w:id="516" w:author="Blake Actkinson" w:date="2022-09-06T20:14:00Z">
              <w:tcPr>
                <w:tcW w:w="910" w:type="dxa"/>
              </w:tcPr>
            </w:tcPrChange>
          </w:tcPr>
          <w:p w14:paraId="6CCE5A43"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517" w:author="Blake Actkinson" w:date="2022-09-06T20:14:00Z"/>
                <w:rFonts w:ascii="Times" w:eastAsiaTheme="minorEastAsia" w:hAnsi="Times" w:cs="Times"/>
              </w:rPr>
            </w:pPr>
            <w:moveTo w:id="518" w:author="Blake Actkinson" w:date="2022-09-06T20:14:00Z">
              <w:r w:rsidRPr="009F4A0A">
                <w:rPr>
                  <w:rFonts w:ascii="Times" w:eastAsiaTheme="minorEastAsia" w:hAnsi="Times" w:cs="Times"/>
                </w:rPr>
                <w:t>1597</w:t>
              </w:r>
            </w:moveTo>
          </w:p>
        </w:tc>
        <w:tc>
          <w:tcPr>
            <w:tcW w:w="0" w:type="dxa"/>
            <w:tcPrChange w:id="519" w:author="Blake Actkinson" w:date="2022-09-06T20:14:00Z">
              <w:tcPr>
                <w:tcW w:w="730" w:type="dxa"/>
              </w:tcPr>
            </w:tcPrChange>
          </w:tcPr>
          <w:p w14:paraId="4369B400"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520" w:author="Blake Actkinson" w:date="2022-09-06T20:14:00Z"/>
                <w:rFonts w:ascii="Times" w:eastAsiaTheme="minorEastAsia" w:hAnsi="Times" w:cs="Times"/>
              </w:rPr>
            </w:pPr>
            <w:moveTo w:id="521" w:author="Blake Actkinson" w:date="2022-09-06T20:14:00Z">
              <w:r w:rsidRPr="009F4A0A">
                <w:rPr>
                  <w:rFonts w:ascii="Times" w:eastAsiaTheme="minorEastAsia" w:hAnsi="Times" w:cs="Times"/>
                </w:rPr>
                <w:t>4</w:t>
              </w:r>
              <w:r>
                <w:rPr>
                  <w:rFonts w:ascii="Times" w:eastAsiaTheme="minorEastAsia" w:hAnsi="Times" w:cs="Times"/>
                </w:rPr>
                <w:t>2</w:t>
              </w:r>
            </w:moveTo>
          </w:p>
        </w:tc>
        <w:tc>
          <w:tcPr>
            <w:tcW w:w="0" w:type="dxa"/>
            <w:tcPrChange w:id="522" w:author="Blake Actkinson" w:date="2022-09-06T20:14:00Z">
              <w:tcPr>
                <w:tcW w:w="766" w:type="dxa"/>
              </w:tcPr>
            </w:tcPrChange>
          </w:tcPr>
          <w:p w14:paraId="492B40FC"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moveTo w:id="523" w:author="Blake Actkinson" w:date="2022-09-06T20:14:00Z"/>
                <w:rFonts w:ascii="Times" w:eastAsiaTheme="minorEastAsia" w:hAnsi="Times" w:cs="Times"/>
              </w:rPr>
            </w:pPr>
            <w:moveTo w:id="524" w:author="Blake Actkinson" w:date="2022-09-06T20:14:00Z">
              <w:r w:rsidRPr="009F4A0A">
                <w:rPr>
                  <w:rFonts w:ascii="Times" w:eastAsiaTheme="minorEastAsia" w:hAnsi="Times" w:cs="Times"/>
                </w:rPr>
                <w:t>1661</w:t>
              </w:r>
              <w:r>
                <w:rPr>
                  <w:rFonts w:ascii="Times" w:eastAsiaTheme="minorEastAsia" w:hAnsi="Times" w:cs="Times"/>
                </w:rPr>
                <w:t>6</w:t>
              </w:r>
            </w:moveTo>
          </w:p>
        </w:tc>
      </w:tr>
      <w:tr w:rsidR="00D34507" w14:paraId="5DA3F7D0" w14:textId="77777777" w:rsidTr="00D34507">
        <w:trPr>
          <w:jc w:val="center"/>
          <w:trPrChange w:id="525" w:author="Blake Actkinson" w:date="2022-09-06T20:14:00Z">
            <w:trPr>
              <w:jc w:val="center"/>
            </w:trPr>
          </w:trPrChange>
        </w:trPr>
        <w:tc>
          <w:tcPr>
            <w:cnfStyle w:val="001000000000" w:firstRow="0" w:lastRow="0" w:firstColumn="1" w:lastColumn="0" w:oddVBand="0" w:evenVBand="0" w:oddHBand="0" w:evenHBand="0" w:firstRowFirstColumn="0" w:firstRowLastColumn="0" w:lastRowFirstColumn="0" w:lastRowLastColumn="0"/>
            <w:tcW w:w="1932" w:type="dxa"/>
            <w:tcPrChange w:id="526" w:author="Blake Actkinson" w:date="2022-09-06T20:14:00Z">
              <w:tcPr>
                <w:tcW w:w="852" w:type="dxa"/>
              </w:tcPr>
            </w:tcPrChange>
          </w:tcPr>
          <w:p w14:paraId="23663518" w14:textId="77777777" w:rsidR="00D34507" w:rsidRPr="009F4A0A" w:rsidRDefault="00D34507" w:rsidP="00D34507">
            <w:pPr>
              <w:rPr>
                <w:moveTo w:id="527" w:author="Blake Actkinson" w:date="2022-09-06T20:14:00Z"/>
                <w:rFonts w:ascii="Times" w:eastAsiaTheme="minorEastAsia" w:hAnsi="Times" w:cs="Times"/>
              </w:rPr>
            </w:pPr>
            <w:moveTo w:id="528" w:author="Blake Actkinson" w:date="2022-09-06T20:14:00Z">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moveTo>
          </w:p>
        </w:tc>
        <w:tc>
          <w:tcPr>
            <w:tcW w:w="0" w:type="dxa"/>
            <w:tcPrChange w:id="529" w:author="Blake Actkinson" w:date="2022-09-06T20:14:00Z">
              <w:tcPr>
                <w:tcW w:w="791" w:type="dxa"/>
              </w:tcPr>
            </w:tcPrChange>
          </w:tcPr>
          <w:p w14:paraId="230F9151"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moveTo w:id="530" w:author="Blake Actkinson" w:date="2022-09-06T20:14:00Z"/>
                <w:rFonts w:ascii="Times" w:eastAsiaTheme="minorEastAsia" w:hAnsi="Times" w:cs="Times"/>
              </w:rPr>
            </w:pPr>
            <w:moveTo w:id="531" w:author="Blake Actkinson" w:date="2022-09-06T20:14:00Z">
              <w:r w:rsidRPr="009F4A0A">
                <w:rPr>
                  <w:rFonts w:ascii="Times" w:eastAsiaTheme="minorEastAsia" w:hAnsi="Times" w:cs="Times"/>
                </w:rPr>
                <w:t>49</w:t>
              </w:r>
              <w:r>
                <w:rPr>
                  <w:rFonts w:ascii="Times" w:eastAsiaTheme="minorEastAsia" w:hAnsi="Times" w:cs="Times"/>
                </w:rPr>
                <w:t>5</w:t>
              </w:r>
            </w:moveTo>
          </w:p>
        </w:tc>
        <w:tc>
          <w:tcPr>
            <w:tcW w:w="0" w:type="dxa"/>
            <w:tcPrChange w:id="532" w:author="Blake Actkinson" w:date="2022-09-06T20:14:00Z">
              <w:tcPr>
                <w:tcW w:w="910" w:type="dxa"/>
              </w:tcPr>
            </w:tcPrChange>
          </w:tcPr>
          <w:p w14:paraId="2746A1BA"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533" w:author="Blake Actkinson" w:date="2022-09-06T20:14:00Z"/>
                <w:rFonts w:ascii="Times" w:eastAsiaTheme="minorEastAsia" w:hAnsi="Times" w:cs="Times"/>
              </w:rPr>
            </w:pPr>
            <w:moveTo w:id="534" w:author="Blake Actkinson" w:date="2022-09-06T20:14:00Z">
              <w:r w:rsidRPr="009F4A0A">
                <w:rPr>
                  <w:rFonts w:ascii="Times" w:eastAsiaTheme="minorEastAsia" w:hAnsi="Times" w:cs="Times"/>
                </w:rPr>
                <w:t>663</w:t>
              </w:r>
              <w:r>
                <w:rPr>
                  <w:rFonts w:ascii="Times" w:eastAsiaTheme="minorEastAsia" w:hAnsi="Times" w:cs="Times"/>
                </w:rPr>
                <w:t>9</w:t>
              </w:r>
            </w:moveTo>
          </w:p>
        </w:tc>
        <w:tc>
          <w:tcPr>
            <w:tcW w:w="0" w:type="dxa"/>
            <w:tcPrChange w:id="535" w:author="Blake Actkinson" w:date="2022-09-06T20:14:00Z">
              <w:tcPr>
                <w:tcW w:w="730" w:type="dxa"/>
              </w:tcPr>
            </w:tcPrChange>
          </w:tcPr>
          <w:p w14:paraId="5BB7131E"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536" w:author="Blake Actkinson" w:date="2022-09-06T20:14:00Z"/>
                <w:rFonts w:ascii="Times" w:eastAsiaTheme="minorEastAsia" w:hAnsi="Times" w:cs="Times"/>
              </w:rPr>
            </w:pPr>
            <w:moveTo w:id="537" w:author="Blake Actkinson" w:date="2022-09-06T20:14:00Z">
              <w:r w:rsidRPr="009F4A0A">
                <w:rPr>
                  <w:rFonts w:ascii="Times" w:eastAsiaTheme="minorEastAsia" w:hAnsi="Times" w:cs="Times"/>
                </w:rPr>
                <w:t>184</w:t>
              </w:r>
            </w:moveTo>
          </w:p>
        </w:tc>
        <w:tc>
          <w:tcPr>
            <w:tcW w:w="0" w:type="dxa"/>
            <w:tcPrChange w:id="538" w:author="Blake Actkinson" w:date="2022-09-06T20:14:00Z">
              <w:tcPr>
                <w:tcW w:w="766" w:type="dxa"/>
              </w:tcPr>
            </w:tcPrChange>
          </w:tcPr>
          <w:p w14:paraId="196548BB"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moveTo w:id="539" w:author="Blake Actkinson" w:date="2022-09-06T20:14:00Z"/>
                <w:rFonts w:ascii="Times" w:eastAsiaTheme="minorEastAsia" w:hAnsi="Times" w:cs="Times"/>
              </w:rPr>
            </w:pPr>
            <w:moveTo w:id="540" w:author="Blake Actkinson" w:date="2022-09-06T20:14:00Z">
              <w:r w:rsidRPr="009F4A0A">
                <w:rPr>
                  <w:rFonts w:ascii="Times" w:eastAsiaTheme="minorEastAsia" w:hAnsi="Times" w:cs="Times"/>
                </w:rPr>
                <w:t>51112</w:t>
              </w:r>
            </w:moveTo>
          </w:p>
        </w:tc>
      </w:tr>
      <w:moveToRangeEnd w:id="424"/>
    </w:tbl>
    <w:p w14:paraId="145A6C8A" w14:textId="6C02A77F" w:rsidR="00573553" w:rsidRDefault="00573553" w:rsidP="009729B3">
      <w:pPr>
        <w:pStyle w:val="TAMainText"/>
      </w:pPr>
    </w:p>
    <w:tbl>
      <w:tblPr>
        <w:tblStyle w:val="PlainTable2"/>
        <w:tblW w:w="0" w:type="auto"/>
        <w:jc w:val="center"/>
        <w:tblLook w:val="04A0" w:firstRow="1" w:lastRow="0" w:firstColumn="1" w:lastColumn="0" w:noHBand="0" w:noVBand="1"/>
        <w:tblPrChange w:id="541" w:author="Blake Actkinson" w:date="2022-09-06T20:14:00Z">
          <w:tblPr>
            <w:tblStyle w:val="PlainTable2"/>
            <w:tblpPr w:leftFromText="180" w:rightFromText="180" w:vertAnchor="page" w:horzAnchor="margin" w:tblpXSpec="center" w:tblpY="5821"/>
            <w:tblW w:w="0" w:type="auto"/>
            <w:tblLook w:val="04A0" w:firstRow="1" w:lastRow="0" w:firstColumn="1" w:lastColumn="0" w:noHBand="0" w:noVBand="1"/>
          </w:tblPr>
        </w:tblPrChange>
      </w:tblPr>
      <w:tblGrid>
        <w:gridCol w:w="852"/>
        <w:gridCol w:w="791"/>
        <w:gridCol w:w="910"/>
        <w:gridCol w:w="730"/>
        <w:gridCol w:w="766"/>
        <w:tblGridChange w:id="542">
          <w:tblGrid>
            <w:gridCol w:w="2248"/>
            <w:gridCol w:w="1438"/>
            <w:gridCol w:w="1534"/>
            <w:gridCol w:w="1342"/>
            <w:gridCol w:w="1439"/>
          </w:tblGrid>
        </w:tblGridChange>
      </w:tblGrid>
      <w:tr w:rsidR="00573553" w:rsidDel="00C40E97" w14:paraId="335718F5" w14:textId="5E20DA08" w:rsidTr="00D34507">
        <w:trPr>
          <w:cnfStyle w:val="100000000000" w:firstRow="1" w:lastRow="0" w:firstColumn="0" w:lastColumn="0" w:oddVBand="0" w:evenVBand="0" w:oddHBand="0" w:evenHBand="0" w:firstRowFirstColumn="0" w:firstRowLastColumn="0" w:lastRowFirstColumn="0" w:lastRowLastColumn="0"/>
          <w:jc w:val="center"/>
          <w:del w:id="543"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544" w:author="Blake Actkinson" w:date="2022-09-06T20:14:00Z">
              <w:tcPr>
                <w:tcW w:w="2248" w:type="dxa"/>
              </w:tcPr>
            </w:tcPrChange>
          </w:tcPr>
          <w:p w14:paraId="0260DE33" w14:textId="7FEE3C4C" w:rsidR="00573553" w:rsidRPr="009F4A0A" w:rsidDel="00C40E97" w:rsidRDefault="00573553" w:rsidP="00D34507">
            <w:pPr>
              <w:cnfStyle w:val="101000000000" w:firstRow="1" w:lastRow="0" w:firstColumn="1" w:lastColumn="0" w:oddVBand="0" w:evenVBand="0" w:oddHBand="0" w:evenHBand="0" w:firstRowFirstColumn="0" w:firstRowLastColumn="0" w:lastRowFirstColumn="0" w:lastRowLastColumn="0"/>
              <w:rPr>
                <w:del w:id="545" w:author="Blake Actkinson" w:date="2022-09-07T21:02:00Z"/>
                <w:moveFrom w:id="546" w:author="Blake Actkinson" w:date="2022-09-06T20:14:00Z"/>
                <w:rFonts w:ascii="Times" w:eastAsiaTheme="minorEastAsia" w:hAnsi="Times" w:cs="Times"/>
              </w:rPr>
            </w:pPr>
            <w:moveFromRangeStart w:id="547" w:author="Blake Actkinson" w:date="2022-09-06T20:14:00Z" w:name="move113387676"/>
          </w:p>
        </w:tc>
        <w:tc>
          <w:tcPr>
            <w:tcW w:w="0" w:type="dxa"/>
            <w:tcPrChange w:id="548" w:author="Blake Actkinson" w:date="2022-09-06T20:14:00Z">
              <w:tcPr>
                <w:tcW w:w="1438" w:type="dxa"/>
              </w:tcPr>
            </w:tcPrChange>
          </w:tcPr>
          <w:p w14:paraId="5938F47C" w14:textId="718C30B5" w:rsidR="00573553" w:rsidRPr="009F4A0A" w:rsidDel="00C40E97" w:rsidRDefault="00000000" w:rsidP="00D34507">
            <w:pPr>
              <w:pStyle w:val="TCTableBody"/>
              <w:jc w:val="left"/>
              <w:cnfStyle w:val="100000000000" w:firstRow="1" w:lastRow="0" w:firstColumn="0" w:lastColumn="0" w:oddVBand="0" w:evenVBand="0" w:oddHBand="0" w:evenHBand="0" w:firstRowFirstColumn="0" w:firstRowLastColumn="0" w:lastRowFirstColumn="0" w:lastRowLastColumn="0"/>
              <w:rPr>
                <w:del w:id="549" w:author="Blake Actkinson" w:date="2022-09-07T21:02:00Z"/>
                <w:moveFrom w:id="550" w:author="Blake Actkinson" w:date="2022-09-06T20:14:00Z"/>
                <w:rFonts w:ascii="Times" w:eastAsia="Times New Roman" w:hAnsi="Times" w:cs="Times"/>
              </w:rPr>
            </w:pPr>
            <m:oMath>
              <m:sSub>
                <m:sSubPr>
                  <m:ctrlPr>
                    <w:del w:id="551" w:author="Blake Actkinson" w:date="2022-09-07T21:02:00Z">
                      <w:rPr>
                        <w:rFonts w:ascii="Cambria Math" w:hAnsi="Cambria Math" w:cs="Times"/>
                        <w:i/>
                      </w:rPr>
                    </w:del>
                  </m:ctrlPr>
                </m:sSubPr>
                <m:e>
                  <m:r>
                    <w:del w:id="552" w:author="Blake Actkinson" w:date="2022-09-07T21:02:00Z">
                      <m:rPr>
                        <m:nor/>
                      </m:rPr>
                      <w:rPr>
                        <w:rFonts w:ascii="Times" w:hAnsi="Times" w:cs="Times"/>
                      </w:rPr>
                      <m:t>CO</m:t>
                    </w:del>
                  </m:r>
                  <m:ctrlPr>
                    <w:del w:id="553" w:author="Blake Actkinson" w:date="2022-09-07T21:02:00Z">
                      <w:rPr>
                        <w:rFonts w:ascii="Cambria Math" w:hAnsi="Cambria Math" w:cs="Times"/>
                      </w:rPr>
                    </w:del>
                  </m:ctrlPr>
                </m:e>
                <m:sub>
                  <m:r>
                    <w:del w:id="554" w:author="Blake Actkinson" w:date="2022-09-07T21:02:00Z">
                      <m:rPr>
                        <m:nor/>
                      </m:rPr>
                      <w:rPr>
                        <w:rFonts w:ascii="Times" w:hAnsi="Times" w:cs="Times"/>
                      </w:rPr>
                      <m:t>2</m:t>
                    </w:del>
                  </m:r>
                </m:sub>
              </m:sSub>
            </m:oMath>
            <w:moveFrom w:id="555" w:author="Blake Actkinson" w:date="2022-09-06T20:14:00Z">
              <w:del w:id="556" w:author="Blake Actkinson" w:date="2022-09-07T21:02:00Z">
                <w:r w:rsidR="00573553" w:rsidDel="00C40E97">
                  <w:rPr>
                    <w:rFonts w:ascii="Times" w:eastAsiaTheme="minorEastAsia" w:hAnsi="Times" w:cs="Times"/>
                  </w:rPr>
                  <w:delText xml:space="preserve"> </w:delText>
                </w:r>
                <w:r w:rsidR="00573553" w:rsidRPr="009F4A0A" w:rsidDel="00C40E97">
                  <w:rPr>
                    <w:rFonts w:ascii="Times" w:hAnsi="Times" w:cs="Times"/>
                  </w:rPr>
                  <w:delText>(ppm)</w:delText>
                </w:r>
              </w:del>
            </w:moveFrom>
          </w:p>
        </w:tc>
        <w:tc>
          <w:tcPr>
            <w:tcW w:w="0" w:type="dxa"/>
            <w:tcPrChange w:id="557" w:author="Blake Actkinson" w:date="2022-09-06T20:14:00Z">
              <w:tcPr>
                <w:tcW w:w="1534" w:type="dxa"/>
              </w:tcPr>
            </w:tcPrChange>
          </w:tcPr>
          <w:p w14:paraId="79082E75" w14:textId="2A358EC2" w:rsidR="00573553" w:rsidRPr="009F4A0A" w:rsidDel="00C40E97" w:rsidRDefault="00573553" w:rsidP="00D34507">
            <w:pPr>
              <w:cnfStyle w:val="100000000000" w:firstRow="1" w:lastRow="0" w:firstColumn="0" w:lastColumn="0" w:oddVBand="0" w:evenVBand="0" w:oddHBand="0" w:evenHBand="0" w:firstRowFirstColumn="0" w:firstRowLastColumn="0" w:lastRowFirstColumn="0" w:lastRowLastColumn="0"/>
              <w:rPr>
                <w:del w:id="558" w:author="Blake Actkinson" w:date="2022-09-07T21:02:00Z"/>
                <w:moveFrom w:id="559" w:author="Blake Actkinson" w:date="2022-09-06T20:14:00Z"/>
                <w:rFonts w:ascii="Times" w:eastAsiaTheme="minorEastAsia" w:hAnsi="Times" w:cs="Times"/>
              </w:rPr>
            </w:pPr>
            <w:moveFrom w:id="560" w:author="Blake Actkinson" w:date="2022-09-06T20:14:00Z">
              <w:del w:id="561" w:author="Blake Actkinson" w:date="2022-09-07T21:02:00Z">
                <w:r w:rsidRPr="009F4A0A" w:rsidDel="00C40E97">
                  <w:rPr>
                    <w:rFonts w:ascii="Times" w:eastAsiaTheme="minorEastAsia" w:hAnsi="Times" w:cs="Times"/>
                  </w:rPr>
                  <w:delText>BC (ng/m</w:delText>
                </w:r>
                <w:r w:rsidRPr="009F4A0A" w:rsidDel="00C40E97">
                  <w:rPr>
                    <w:rFonts w:ascii="Times" w:eastAsiaTheme="minorEastAsia" w:hAnsi="Times" w:cs="Times"/>
                    <w:vertAlign w:val="superscript"/>
                  </w:rPr>
                  <w:delText>3</w:delText>
                </w:r>
                <w:r w:rsidRPr="009F4A0A" w:rsidDel="00C40E97">
                  <w:rPr>
                    <w:rFonts w:ascii="Times" w:eastAsiaTheme="minorEastAsia" w:hAnsi="Times" w:cs="Times"/>
                  </w:rPr>
                  <w:delText>)</w:delText>
                </w:r>
              </w:del>
            </w:moveFrom>
          </w:p>
        </w:tc>
        <w:tc>
          <w:tcPr>
            <w:tcW w:w="0" w:type="dxa"/>
            <w:tcPrChange w:id="562" w:author="Blake Actkinson" w:date="2022-09-06T20:14:00Z">
              <w:tcPr>
                <w:tcW w:w="1342" w:type="dxa"/>
              </w:tcPr>
            </w:tcPrChange>
          </w:tcPr>
          <w:p w14:paraId="49EB478C" w14:textId="63B27DD1" w:rsidR="00573553" w:rsidRPr="009F4A0A" w:rsidDel="00C40E97" w:rsidRDefault="00000000" w:rsidP="00D34507">
            <w:pPr>
              <w:pStyle w:val="TCTableBody"/>
              <w:cnfStyle w:val="100000000000" w:firstRow="1" w:lastRow="0" w:firstColumn="0" w:lastColumn="0" w:oddVBand="0" w:evenVBand="0" w:oddHBand="0" w:evenHBand="0" w:firstRowFirstColumn="0" w:firstRowLastColumn="0" w:lastRowFirstColumn="0" w:lastRowLastColumn="0"/>
              <w:rPr>
                <w:del w:id="563" w:author="Blake Actkinson" w:date="2022-09-07T21:02:00Z"/>
                <w:moveFrom w:id="564" w:author="Blake Actkinson" w:date="2022-09-06T20:14:00Z"/>
                <w:rFonts w:ascii="Times" w:hAnsi="Times" w:cs="Times"/>
              </w:rPr>
            </w:pPr>
            <m:oMath>
              <m:sSub>
                <m:sSubPr>
                  <m:ctrlPr>
                    <w:del w:id="565" w:author="Blake Actkinson" w:date="2022-09-07T21:02:00Z">
                      <w:rPr>
                        <w:rFonts w:ascii="Cambria Math" w:hAnsi="Cambria Math" w:cs="Times"/>
                        <w:i/>
                      </w:rPr>
                    </w:del>
                  </m:ctrlPr>
                </m:sSubPr>
                <m:e>
                  <m:r>
                    <w:del w:id="566" w:author="Blake Actkinson" w:date="2022-09-07T21:02:00Z">
                      <m:rPr>
                        <m:nor/>
                      </m:rPr>
                      <w:rPr>
                        <w:rFonts w:ascii="Times" w:hAnsi="Times" w:cs="Times"/>
                      </w:rPr>
                      <m:t>NO</m:t>
                    </w:del>
                  </m:r>
                  <m:ctrlPr>
                    <w:del w:id="567" w:author="Blake Actkinson" w:date="2022-09-07T21:02:00Z">
                      <w:rPr>
                        <w:rFonts w:ascii="Cambria Math" w:hAnsi="Cambria Math" w:cs="Times"/>
                      </w:rPr>
                    </w:del>
                  </m:ctrlPr>
                </m:e>
                <m:sub>
                  <m:r>
                    <w:del w:id="568" w:author="Blake Actkinson" w:date="2022-09-07T21:02:00Z">
                      <m:rPr>
                        <m:nor/>
                      </m:rPr>
                      <w:rPr>
                        <w:rFonts w:ascii="Times" w:hAnsi="Times" w:cs="Times"/>
                      </w:rPr>
                      <m:t>x</m:t>
                    </w:del>
                  </m:r>
                </m:sub>
              </m:sSub>
            </m:oMath>
            <w:moveFrom w:id="569" w:author="Blake Actkinson" w:date="2022-09-06T20:14:00Z">
              <w:del w:id="570" w:author="Blake Actkinson" w:date="2022-09-07T21:02:00Z">
                <w:r w:rsidR="00573553" w:rsidDel="00C40E97">
                  <w:rPr>
                    <w:rFonts w:ascii="Times" w:eastAsiaTheme="minorEastAsia" w:hAnsi="Times" w:cs="Times"/>
                  </w:rPr>
                  <w:delText xml:space="preserve"> </w:delText>
                </w:r>
                <w:r w:rsidR="00573553" w:rsidRPr="009F4A0A" w:rsidDel="00C40E97">
                  <w:rPr>
                    <w:rFonts w:ascii="Times" w:hAnsi="Times" w:cs="Times"/>
                  </w:rPr>
                  <w:delText>(ppb)</w:delText>
                </w:r>
              </w:del>
            </w:moveFrom>
          </w:p>
        </w:tc>
        <w:tc>
          <w:tcPr>
            <w:tcW w:w="0" w:type="dxa"/>
            <w:tcPrChange w:id="571" w:author="Blake Actkinson" w:date="2022-09-06T20:14:00Z">
              <w:tcPr>
                <w:tcW w:w="1439" w:type="dxa"/>
              </w:tcPr>
            </w:tcPrChange>
          </w:tcPr>
          <w:p w14:paraId="6224A83D" w14:textId="5191B6DB" w:rsidR="00573553" w:rsidRPr="009F4A0A" w:rsidDel="00C40E97" w:rsidRDefault="00573553" w:rsidP="00D34507">
            <w:pPr>
              <w:cnfStyle w:val="100000000000" w:firstRow="1" w:lastRow="0" w:firstColumn="0" w:lastColumn="0" w:oddVBand="0" w:evenVBand="0" w:oddHBand="0" w:evenHBand="0" w:firstRowFirstColumn="0" w:firstRowLastColumn="0" w:lastRowFirstColumn="0" w:lastRowLastColumn="0"/>
              <w:rPr>
                <w:del w:id="572" w:author="Blake Actkinson" w:date="2022-09-07T21:02:00Z"/>
                <w:moveFrom w:id="573" w:author="Blake Actkinson" w:date="2022-09-06T20:14:00Z"/>
                <w:rFonts w:ascii="Times" w:eastAsiaTheme="minorEastAsia" w:hAnsi="Times" w:cs="Times"/>
              </w:rPr>
            </w:pPr>
            <w:moveFrom w:id="574" w:author="Blake Actkinson" w:date="2022-09-06T20:14:00Z">
              <w:del w:id="575" w:author="Blake Actkinson" w:date="2022-09-07T21:02:00Z">
                <w:r w:rsidRPr="009F4A0A" w:rsidDel="00C40E97">
                  <w:rPr>
                    <w:rFonts w:ascii="Times" w:eastAsiaTheme="minorEastAsia" w:hAnsi="Times" w:cs="Times"/>
                  </w:rPr>
                  <w:delText>UFP (p/cc)</w:delText>
                </w:r>
              </w:del>
            </w:moveFrom>
          </w:p>
        </w:tc>
      </w:tr>
      <w:tr w:rsidR="00573553" w:rsidDel="00C40E97" w14:paraId="5A2CE936" w14:textId="546CCFB0" w:rsidTr="00D34507">
        <w:trPr>
          <w:cnfStyle w:val="000000100000" w:firstRow="0" w:lastRow="0" w:firstColumn="0" w:lastColumn="0" w:oddVBand="0" w:evenVBand="0" w:oddHBand="1" w:evenHBand="0" w:firstRowFirstColumn="0" w:firstRowLastColumn="0" w:lastRowFirstColumn="0" w:lastRowLastColumn="0"/>
          <w:jc w:val="center"/>
          <w:del w:id="576"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gridSpan w:val="5"/>
            <w:tcPrChange w:id="577" w:author="Blake Actkinson" w:date="2022-09-06T20:14:00Z">
              <w:tcPr>
                <w:tcW w:w="8001" w:type="dxa"/>
                <w:gridSpan w:val="5"/>
              </w:tcPr>
            </w:tcPrChange>
          </w:tcPr>
          <w:p w14:paraId="2F653EF4" w14:textId="2D594305"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578" w:author="Blake Actkinson" w:date="2022-09-07T21:02:00Z"/>
                <w:moveFrom w:id="579" w:author="Blake Actkinson" w:date="2022-09-06T20:14:00Z"/>
                <w:rFonts w:ascii="Times" w:eastAsiaTheme="minorEastAsia" w:hAnsi="Times" w:cs="Times"/>
              </w:rPr>
            </w:pPr>
            <w:moveFrom w:id="580" w:author="Blake Actkinson" w:date="2022-09-06T20:14:00Z">
              <w:del w:id="581" w:author="Blake Actkinson" w:date="2022-09-07T21:02:00Z">
                <w:r w:rsidRPr="009F4A0A" w:rsidDel="00C40E97">
                  <w:rPr>
                    <w:rFonts w:ascii="Times" w:eastAsiaTheme="minorEastAsia" w:hAnsi="Times" w:cs="Times"/>
                  </w:rPr>
                  <w:delText>DBSCAN</w:delText>
                </w:r>
              </w:del>
            </w:moveFrom>
          </w:p>
        </w:tc>
      </w:tr>
      <w:tr w:rsidR="00573553" w:rsidDel="00C40E97" w14:paraId="4EAA6504" w14:textId="4CE914E5" w:rsidTr="00D34507">
        <w:trPr>
          <w:jc w:val="center"/>
          <w:del w:id="582"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583" w:author="Blake Actkinson" w:date="2022-09-06T20:14:00Z">
              <w:tcPr>
                <w:tcW w:w="2248" w:type="dxa"/>
              </w:tcPr>
            </w:tcPrChange>
          </w:tcPr>
          <w:p w14:paraId="07FB9CE7" w14:textId="6D68679B" w:rsidR="00573553" w:rsidRPr="009F4A0A" w:rsidDel="00C40E97" w:rsidRDefault="00573553" w:rsidP="00D34507">
            <w:pPr>
              <w:rPr>
                <w:del w:id="584" w:author="Blake Actkinson" w:date="2022-09-07T21:02:00Z"/>
                <w:moveFrom w:id="585" w:author="Blake Actkinson" w:date="2022-09-06T20:14:00Z"/>
                <w:rFonts w:ascii="Times" w:eastAsiaTheme="minorEastAsia" w:hAnsi="Times" w:cs="Times"/>
              </w:rPr>
            </w:pPr>
            <w:moveFrom w:id="586" w:author="Blake Actkinson" w:date="2022-09-06T20:14:00Z">
              <w:del w:id="587" w:author="Blake Actkinson" w:date="2022-09-07T21:02:00Z">
                <w:r w:rsidRPr="009F4A0A" w:rsidDel="00C40E97">
                  <w:rPr>
                    <w:rFonts w:ascii="Times" w:eastAsiaTheme="minorEastAsia" w:hAnsi="Times" w:cs="Times"/>
                  </w:rPr>
                  <w:delText>1</w:delText>
                </w:r>
                <w:r w:rsidRPr="009F4A0A" w:rsidDel="00C40E97">
                  <w:rPr>
                    <w:rFonts w:ascii="Times" w:eastAsiaTheme="minorEastAsia" w:hAnsi="Times" w:cs="Times"/>
                    <w:vertAlign w:val="superscript"/>
                  </w:rPr>
                  <w:delText>st</w:delText>
                </w:r>
                <w:r w:rsidRPr="009F4A0A" w:rsidDel="00C40E97">
                  <w:rPr>
                    <w:rFonts w:ascii="Times" w:eastAsiaTheme="minorEastAsia" w:hAnsi="Times" w:cs="Times"/>
                  </w:rPr>
                  <w:delText xml:space="preserve"> cluster</w:delText>
                </w:r>
              </w:del>
            </w:moveFrom>
          </w:p>
        </w:tc>
        <w:tc>
          <w:tcPr>
            <w:tcW w:w="0" w:type="dxa"/>
            <w:tcPrChange w:id="588" w:author="Blake Actkinson" w:date="2022-09-06T20:14:00Z">
              <w:tcPr>
                <w:tcW w:w="1438" w:type="dxa"/>
              </w:tcPr>
            </w:tcPrChange>
          </w:tcPr>
          <w:p w14:paraId="5ABF0D0D" w14:textId="595B88E3" w:rsidR="00573553" w:rsidRPr="00F9005D" w:rsidDel="00C40E97" w:rsidRDefault="00573553" w:rsidP="00D34507">
            <w:pPr>
              <w:pStyle w:val="TCTableBody"/>
              <w:jc w:val="left"/>
              <w:cnfStyle w:val="000000000000" w:firstRow="0" w:lastRow="0" w:firstColumn="0" w:lastColumn="0" w:oddVBand="0" w:evenVBand="0" w:oddHBand="0" w:evenHBand="0" w:firstRowFirstColumn="0" w:firstRowLastColumn="0" w:lastRowFirstColumn="0" w:lastRowLastColumn="0"/>
              <w:rPr>
                <w:del w:id="589" w:author="Blake Actkinson" w:date="2022-09-07T21:02:00Z"/>
                <w:moveFrom w:id="590" w:author="Blake Actkinson" w:date="2022-09-06T20:14:00Z"/>
                <w:rFonts w:ascii="Times" w:hAnsi="Times"/>
              </w:rPr>
            </w:pPr>
            <w:moveFrom w:id="591" w:author="Blake Actkinson" w:date="2022-09-06T20:14:00Z">
              <w:del w:id="592" w:author="Blake Actkinson" w:date="2022-09-07T21:02:00Z">
                <w:r w:rsidRPr="00F9005D" w:rsidDel="00C40E97">
                  <w:rPr>
                    <w:rFonts w:ascii="Times" w:hAnsi="Times"/>
                  </w:rPr>
                  <w:delText>55</w:delText>
                </w:r>
                <w:r w:rsidDel="00C40E97">
                  <w:rPr>
                    <w:rFonts w:ascii="Times" w:hAnsi="Times"/>
                  </w:rPr>
                  <w:delText>6</w:delText>
                </w:r>
              </w:del>
            </w:moveFrom>
          </w:p>
        </w:tc>
        <w:tc>
          <w:tcPr>
            <w:tcW w:w="0" w:type="dxa"/>
            <w:tcPrChange w:id="593" w:author="Blake Actkinson" w:date="2022-09-06T20:14:00Z">
              <w:tcPr>
                <w:tcW w:w="1534" w:type="dxa"/>
              </w:tcPr>
            </w:tcPrChange>
          </w:tcPr>
          <w:p w14:paraId="6E64A255" w14:textId="279F55BE"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594" w:author="Blake Actkinson" w:date="2022-09-07T21:02:00Z"/>
                <w:moveFrom w:id="595" w:author="Blake Actkinson" w:date="2022-09-06T20:14:00Z"/>
                <w:rFonts w:ascii="Times" w:eastAsiaTheme="minorEastAsia" w:hAnsi="Times" w:cs="Times"/>
              </w:rPr>
            </w:pPr>
            <w:moveFrom w:id="596" w:author="Blake Actkinson" w:date="2022-09-06T20:14:00Z">
              <w:del w:id="597" w:author="Blake Actkinson" w:date="2022-09-07T21:02:00Z">
                <w:r w:rsidRPr="009F4A0A" w:rsidDel="00C40E97">
                  <w:rPr>
                    <w:rFonts w:ascii="Times" w:eastAsiaTheme="minorEastAsia" w:hAnsi="Times" w:cs="Times"/>
                  </w:rPr>
                  <w:delText>189</w:delText>
                </w:r>
                <w:r w:rsidDel="00C40E97">
                  <w:rPr>
                    <w:rFonts w:ascii="Times" w:eastAsiaTheme="minorEastAsia" w:hAnsi="Times" w:cs="Times"/>
                  </w:rPr>
                  <w:delText>3</w:delText>
                </w:r>
              </w:del>
            </w:moveFrom>
          </w:p>
        </w:tc>
        <w:tc>
          <w:tcPr>
            <w:tcW w:w="0" w:type="dxa"/>
            <w:tcPrChange w:id="598" w:author="Blake Actkinson" w:date="2022-09-06T20:14:00Z">
              <w:tcPr>
                <w:tcW w:w="1342" w:type="dxa"/>
              </w:tcPr>
            </w:tcPrChange>
          </w:tcPr>
          <w:p w14:paraId="25B48553" w14:textId="26A9155E"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599" w:author="Blake Actkinson" w:date="2022-09-07T21:02:00Z"/>
                <w:moveFrom w:id="600" w:author="Blake Actkinson" w:date="2022-09-06T20:14:00Z"/>
                <w:rFonts w:ascii="Times" w:eastAsiaTheme="minorEastAsia" w:hAnsi="Times" w:cs="Times"/>
              </w:rPr>
            </w:pPr>
            <w:moveFrom w:id="601" w:author="Blake Actkinson" w:date="2022-09-06T20:14:00Z">
              <w:del w:id="602" w:author="Blake Actkinson" w:date="2022-09-07T21:02:00Z">
                <w:r w:rsidRPr="009F4A0A" w:rsidDel="00C40E97">
                  <w:rPr>
                    <w:rFonts w:ascii="Times" w:eastAsiaTheme="minorEastAsia" w:hAnsi="Times" w:cs="Times"/>
                  </w:rPr>
                  <w:delText>73</w:delText>
                </w:r>
              </w:del>
            </w:moveFrom>
          </w:p>
        </w:tc>
        <w:tc>
          <w:tcPr>
            <w:tcW w:w="0" w:type="dxa"/>
            <w:tcPrChange w:id="603" w:author="Blake Actkinson" w:date="2022-09-06T20:14:00Z">
              <w:tcPr>
                <w:tcW w:w="1439" w:type="dxa"/>
              </w:tcPr>
            </w:tcPrChange>
          </w:tcPr>
          <w:p w14:paraId="196B911A" w14:textId="3FA58B98"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04" w:author="Blake Actkinson" w:date="2022-09-07T21:02:00Z"/>
                <w:moveFrom w:id="605" w:author="Blake Actkinson" w:date="2022-09-06T20:14:00Z"/>
                <w:rFonts w:ascii="Times" w:eastAsiaTheme="minorEastAsia" w:hAnsi="Times" w:cs="Times"/>
              </w:rPr>
            </w:pPr>
            <w:moveFrom w:id="606" w:author="Blake Actkinson" w:date="2022-09-06T20:14:00Z">
              <w:del w:id="607" w:author="Blake Actkinson" w:date="2022-09-07T21:02:00Z">
                <w:r w:rsidRPr="009F4A0A" w:rsidDel="00C40E97">
                  <w:rPr>
                    <w:rFonts w:ascii="Times" w:eastAsiaTheme="minorEastAsia" w:hAnsi="Times" w:cs="Times"/>
                  </w:rPr>
                  <w:delText>1629</w:delText>
                </w:r>
                <w:r w:rsidDel="00C40E97">
                  <w:rPr>
                    <w:rFonts w:ascii="Times" w:eastAsiaTheme="minorEastAsia" w:hAnsi="Times" w:cs="Times"/>
                  </w:rPr>
                  <w:delText>8</w:delText>
                </w:r>
              </w:del>
            </w:moveFrom>
          </w:p>
        </w:tc>
      </w:tr>
      <w:tr w:rsidR="00573553" w:rsidDel="00C40E97" w14:paraId="1D88DC36" w14:textId="115A82B3" w:rsidTr="00D34507">
        <w:trPr>
          <w:cnfStyle w:val="000000100000" w:firstRow="0" w:lastRow="0" w:firstColumn="0" w:lastColumn="0" w:oddVBand="0" w:evenVBand="0" w:oddHBand="1" w:evenHBand="0" w:firstRowFirstColumn="0" w:firstRowLastColumn="0" w:lastRowFirstColumn="0" w:lastRowLastColumn="0"/>
          <w:jc w:val="center"/>
          <w:del w:id="608"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609" w:author="Blake Actkinson" w:date="2022-09-06T20:14:00Z">
              <w:tcPr>
                <w:tcW w:w="2248" w:type="dxa"/>
              </w:tcPr>
            </w:tcPrChange>
          </w:tcPr>
          <w:p w14:paraId="79F22ABC" w14:textId="24D36465"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610" w:author="Blake Actkinson" w:date="2022-09-07T21:02:00Z"/>
                <w:moveFrom w:id="611" w:author="Blake Actkinson" w:date="2022-09-06T20:14:00Z"/>
                <w:rFonts w:ascii="Times" w:eastAsiaTheme="minorEastAsia" w:hAnsi="Times" w:cs="Times"/>
              </w:rPr>
            </w:pPr>
            <w:moveFrom w:id="612" w:author="Blake Actkinson" w:date="2022-09-06T20:14:00Z">
              <w:del w:id="613" w:author="Blake Actkinson" w:date="2022-09-07T21:02:00Z">
                <w:r w:rsidRPr="009F4A0A" w:rsidDel="00C40E97">
                  <w:rPr>
                    <w:rFonts w:ascii="Times" w:eastAsiaTheme="minorEastAsia" w:hAnsi="Times" w:cs="Times"/>
                  </w:rPr>
                  <w:delText>2</w:delText>
                </w:r>
                <w:r w:rsidRPr="009F4A0A" w:rsidDel="00C40E97">
                  <w:rPr>
                    <w:rFonts w:ascii="Times" w:eastAsiaTheme="minorEastAsia" w:hAnsi="Times" w:cs="Times"/>
                    <w:vertAlign w:val="superscript"/>
                  </w:rPr>
                  <w:delText>nd</w:delText>
                </w:r>
                <w:r w:rsidRPr="009F4A0A" w:rsidDel="00C40E97">
                  <w:rPr>
                    <w:rFonts w:ascii="Times" w:eastAsiaTheme="minorEastAsia" w:hAnsi="Times" w:cs="Times"/>
                  </w:rPr>
                  <w:delText xml:space="preserve"> cluster</w:delText>
                </w:r>
              </w:del>
            </w:moveFrom>
          </w:p>
        </w:tc>
        <w:tc>
          <w:tcPr>
            <w:tcW w:w="0" w:type="dxa"/>
            <w:tcPrChange w:id="614" w:author="Blake Actkinson" w:date="2022-09-06T20:14:00Z">
              <w:tcPr>
                <w:tcW w:w="1438" w:type="dxa"/>
              </w:tcPr>
            </w:tcPrChange>
          </w:tcPr>
          <w:p w14:paraId="5A5E57CB" w14:textId="5CBF29F1" w:rsidR="00573553" w:rsidRPr="009F4A0A" w:rsidDel="00C40E97" w:rsidRDefault="00573553" w:rsidP="00D34507">
            <w:pPr>
              <w:jc w:val="left"/>
              <w:cnfStyle w:val="000000100000" w:firstRow="0" w:lastRow="0" w:firstColumn="0" w:lastColumn="0" w:oddVBand="0" w:evenVBand="0" w:oddHBand="1" w:evenHBand="0" w:firstRowFirstColumn="0" w:firstRowLastColumn="0" w:lastRowFirstColumn="0" w:lastRowLastColumn="0"/>
              <w:rPr>
                <w:del w:id="615" w:author="Blake Actkinson" w:date="2022-09-07T21:02:00Z"/>
                <w:moveFrom w:id="616" w:author="Blake Actkinson" w:date="2022-09-06T20:14:00Z"/>
                <w:rFonts w:ascii="Times" w:eastAsiaTheme="minorEastAsia" w:hAnsi="Times" w:cs="Times"/>
              </w:rPr>
            </w:pPr>
            <w:moveFrom w:id="617" w:author="Blake Actkinson" w:date="2022-09-06T20:14:00Z">
              <w:del w:id="618" w:author="Blake Actkinson" w:date="2022-09-07T21:02:00Z">
                <w:r w:rsidRPr="009F4A0A" w:rsidDel="00C40E97">
                  <w:rPr>
                    <w:rFonts w:ascii="Times" w:eastAsiaTheme="minorEastAsia" w:hAnsi="Times" w:cs="Times"/>
                  </w:rPr>
                  <w:delText>44</w:delText>
                </w:r>
                <w:r w:rsidDel="00C40E97">
                  <w:rPr>
                    <w:rFonts w:ascii="Times" w:eastAsiaTheme="minorEastAsia" w:hAnsi="Times" w:cs="Times"/>
                  </w:rPr>
                  <w:delText>4</w:delText>
                </w:r>
              </w:del>
            </w:moveFrom>
          </w:p>
        </w:tc>
        <w:tc>
          <w:tcPr>
            <w:tcW w:w="0" w:type="dxa"/>
            <w:tcPrChange w:id="619" w:author="Blake Actkinson" w:date="2022-09-06T20:14:00Z">
              <w:tcPr>
                <w:tcW w:w="1534" w:type="dxa"/>
              </w:tcPr>
            </w:tcPrChange>
          </w:tcPr>
          <w:p w14:paraId="705AFD5B" w14:textId="2CB8E5AF"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620" w:author="Blake Actkinson" w:date="2022-09-07T21:02:00Z"/>
                <w:moveFrom w:id="621" w:author="Blake Actkinson" w:date="2022-09-06T20:14:00Z"/>
                <w:rFonts w:ascii="Times" w:eastAsiaTheme="minorEastAsia" w:hAnsi="Times" w:cs="Times"/>
              </w:rPr>
            </w:pPr>
            <w:moveFrom w:id="622" w:author="Blake Actkinson" w:date="2022-09-06T20:14:00Z">
              <w:del w:id="623" w:author="Blake Actkinson" w:date="2022-09-07T21:02:00Z">
                <w:r w:rsidRPr="009F4A0A" w:rsidDel="00C40E97">
                  <w:rPr>
                    <w:rFonts w:ascii="Times" w:eastAsiaTheme="minorEastAsia" w:hAnsi="Times" w:cs="Times"/>
                  </w:rPr>
                  <w:delText>15</w:delText>
                </w:r>
                <w:r w:rsidDel="00C40E97">
                  <w:rPr>
                    <w:rFonts w:ascii="Times" w:eastAsiaTheme="minorEastAsia" w:hAnsi="Times" w:cs="Times"/>
                  </w:rPr>
                  <w:delText>40</w:delText>
                </w:r>
              </w:del>
            </w:moveFrom>
          </w:p>
        </w:tc>
        <w:tc>
          <w:tcPr>
            <w:tcW w:w="0" w:type="dxa"/>
            <w:tcPrChange w:id="624" w:author="Blake Actkinson" w:date="2022-09-06T20:14:00Z">
              <w:tcPr>
                <w:tcW w:w="1342" w:type="dxa"/>
              </w:tcPr>
            </w:tcPrChange>
          </w:tcPr>
          <w:p w14:paraId="6DB67A80" w14:textId="4C5029F7"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625" w:author="Blake Actkinson" w:date="2022-09-07T21:02:00Z"/>
                <w:moveFrom w:id="626" w:author="Blake Actkinson" w:date="2022-09-06T20:14:00Z"/>
                <w:rFonts w:ascii="Times" w:eastAsiaTheme="minorEastAsia" w:hAnsi="Times" w:cs="Times"/>
              </w:rPr>
            </w:pPr>
            <w:moveFrom w:id="627" w:author="Blake Actkinson" w:date="2022-09-06T20:14:00Z">
              <w:del w:id="628" w:author="Blake Actkinson" w:date="2022-09-07T21:02:00Z">
                <w:r w:rsidRPr="009F4A0A" w:rsidDel="00C40E97">
                  <w:rPr>
                    <w:rFonts w:ascii="Times" w:eastAsiaTheme="minorEastAsia" w:hAnsi="Times" w:cs="Times"/>
                  </w:rPr>
                  <w:delText>4</w:delText>
                </w:r>
                <w:r w:rsidDel="00C40E97">
                  <w:rPr>
                    <w:rFonts w:ascii="Times" w:eastAsiaTheme="minorEastAsia" w:hAnsi="Times" w:cs="Times"/>
                  </w:rPr>
                  <w:delText>3</w:delText>
                </w:r>
              </w:del>
            </w:moveFrom>
          </w:p>
        </w:tc>
        <w:tc>
          <w:tcPr>
            <w:tcW w:w="0" w:type="dxa"/>
            <w:tcPrChange w:id="629" w:author="Blake Actkinson" w:date="2022-09-06T20:14:00Z">
              <w:tcPr>
                <w:tcW w:w="1439" w:type="dxa"/>
              </w:tcPr>
            </w:tcPrChange>
          </w:tcPr>
          <w:p w14:paraId="0C8676D1" w14:textId="3A66B5D5"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630" w:author="Blake Actkinson" w:date="2022-09-07T21:02:00Z"/>
                <w:moveFrom w:id="631" w:author="Blake Actkinson" w:date="2022-09-06T20:14:00Z"/>
                <w:rFonts w:ascii="Times" w:eastAsiaTheme="minorEastAsia" w:hAnsi="Times" w:cs="Times"/>
              </w:rPr>
            </w:pPr>
            <w:moveFrom w:id="632" w:author="Blake Actkinson" w:date="2022-09-06T20:14:00Z">
              <w:del w:id="633" w:author="Blake Actkinson" w:date="2022-09-07T21:02:00Z">
                <w:r w:rsidRPr="009F4A0A" w:rsidDel="00C40E97">
                  <w:rPr>
                    <w:rFonts w:ascii="Times" w:eastAsiaTheme="minorEastAsia" w:hAnsi="Times" w:cs="Times"/>
                  </w:rPr>
                  <w:delText>15411</w:delText>
                </w:r>
              </w:del>
            </w:moveFrom>
          </w:p>
        </w:tc>
      </w:tr>
      <w:tr w:rsidR="00573553" w:rsidDel="00C40E97" w14:paraId="57AFDE7A" w14:textId="2D005C75" w:rsidTr="00D34507">
        <w:trPr>
          <w:jc w:val="center"/>
          <w:del w:id="634"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635" w:author="Blake Actkinson" w:date="2022-09-06T20:14:00Z">
              <w:tcPr>
                <w:tcW w:w="2248" w:type="dxa"/>
              </w:tcPr>
            </w:tcPrChange>
          </w:tcPr>
          <w:p w14:paraId="2674C482" w14:textId="5854CA18" w:rsidR="00573553" w:rsidRPr="009F4A0A" w:rsidDel="00C40E97" w:rsidRDefault="00573553" w:rsidP="00D34507">
            <w:pPr>
              <w:rPr>
                <w:del w:id="636" w:author="Blake Actkinson" w:date="2022-09-07T21:02:00Z"/>
                <w:moveFrom w:id="637" w:author="Blake Actkinson" w:date="2022-09-06T20:14:00Z"/>
                <w:rFonts w:ascii="Times" w:eastAsiaTheme="minorEastAsia" w:hAnsi="Times" w:cs="Times"/>
              </w:rPr>
            </w:pPr>
            <w:moveFrom w:id="638" w:author="Blake Actkinson" w:date="2022-09-06T20:14:00Z">
              <w:del w:id="639" w:author="Blake Actkinson" w:date="2022-09-07T21:02:00Z">
                <w:r w:rsidRPr="009F4A0A" w:rsidDel="00C40E97">
                  <w:rPr>
                    <w:rFonts w:ascii="Times" w:eastAsiaTheme="minorEastAsia" w:hAnsi="Times" w:cs="Times"/>
                  </w:rPr>
                  <w:delText>3</w:delText>
                </w:r>
                <w:r w:rsidRPr="009F4A0A" w:rsidDel="00C40E97">
                  <w:rPr>
                    <w:rFonts w:ascii="Times" w:eastAsiaTheme="minorEastAsia" w:hAnsi="Times" w:cs="Times"/>
                    <w:vertAlign w:val="superscript"/>
                  </w:rPr>
                  <w:delText>rd</w:delText>
                </w:r>
                <w:r w:rsidRPr="009F4A0A" w:rsidDel="00C40E97">
                  <w:rPr>
                    <w:rFonts w:ascii="Times" w:eastAsiaTheme="minorEastAsia" w:hAnsi="Times" w:cs="Times"/>
                  </w:rPr>
                  <w:delText xml:space="preserve"> cluster</w:delText>
                </w:r>
              </w:del>
            </w:moveFrom>
          </w:p>
        </w:tc>
        <w:tc>
          <w:tcPr>
            <w:tcW w:w="0" w:type="dxa"/>
            <w:tcPrChange w:id="640" w:author="Blake Actkinson" w:date="2022-09-06T20:14:00Z">
              <w:tcPr>
                <w:tcW w:w="1438" w:type="dxa"/>
              </w:tcPr>
            </w:tcPrChange>
          </w:tcPr>
          <w:p w14:paraId="68A36E3D" w14:textId="47D9D5FB" w:rsidR="00573553" w:rsidRPr="009F4A0A" w:rsidDel="00C40E97" w:rsidRDefault="00573553" w:rsidP="00D34507">
            <w:pPr>
              <w:jc w:val="left"/>
              <w:cnfStyle w:val="000000000000" w:firstRow="0" w:lastRow="0" w:firstColumn="0" w:lastColumn="0" w:oddVBand="0" w:evenVBand="0" w:oddHBand="0" w:evenHBand="0" w:firstRowFirstColumn="0" w:firstRowLastColumn="0" w:lastRowFirstColumn="0" w:lastRowLastColumn="0"/>
              <w:rPr>
                <w:del w:id="641" w:author="Blake Actkinson" w:date="2022-09-07T21:02:00Z"/>
                <w:moveFrom w:id="642" w:author="Blake Actkinson" w:date="2022-09-06T20:14:00Z"/>
                <w:rFonts w:ascii="Times" w:eastAsiaTheme="minorEastAsia" w:hAnsi="Times" w:cs="Times"/>
              </w:rPr>
            </w:pPr>
            <w:moveFrom w:id="643" w:author="Blake Actkinson" w:date="2022-09-06T20:14:00Z">
              <w:del w:id="644" w:author="Blake Actkinson" w:date="2022-09-07T21:02:00Z">
                <w:r w:rsidRPr="009F4A0A" w:rsidDel="00C40E97">
                  <w:rPr>
                    <w:rFonts w:ascii="Times" w:eastAsiaTheme="minorEastAsia" w:hAnsi="Times" w:cs="Times"/>
                  </w:rPr>
                  <w:delText>493</w:delText>
                </w:r>
              </w:del>
            </w:moveFrom>
          </w:p>
        </w:tc>
        <w:tc>
          <w:tcPr>
            <w:tcW w:w="0" w:type="dxa"/>
            <w:tcPrChange w:id="645" w:author="Blake Actkinson" w:date="2022-09-06T20:14:00Z">
              <w:tcPr>
                <w:tcW w:w="1534" w:type="dxa"/>
              </w:tcPr>
            </w:tcPrChange>
          </w:tcPr>
          <w:p w14:paraId="60C91125" w14:textId="0AF2E12B"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46" w:author="Blake Actkinson" w:date="2022-09-07T21:02:00Z"/>
                <w:moveFrom w:id="647" w:author="Blake Actkinson" w:date="2022-09-06T20:14:00Z"/>
                <w:rFonts w:ascii="Times" w:eastAsiaTheme="minorEastAsia" w:hAnsi="Times" w:cs="Times"/>
              </w:rPr>
            </w:pPr>
            <w:moveFrom w:id="648" w:author="Blake Actkinson" w:date="2022-09-06T20:14:00Z">
              <w:del w:id="649" w:author="Blake Actkinson" w:date="2022-09-07T21:02:00Z">
                <w:r w:rsidRPr="009F4A0A" w:rsidDel="00C40E97">
                  <w:rPr>
                    <w:rFonts w:ascii="Times" w:eastAsiaTheme="minorEastAsia" w:hAnsi="Times" w:cs="Times"/>
                  </w:rPr>
                  <w:delText>632</w:delText>
                </w:r>
                <w:r w:rsidDel="00C40E97">
                  <w:rPr>
                    <w:rFonts w:ascii="Times" w:eastAsiaTheme="minorEastAsia" w:hAnsi="Times" w:cs="Times"/>
                  </w:rPr>
                  <w:delText>6</w:delText>
                </w:r>
              </w:del>
            </w:moveFrom>
          </w:p>
        </w:tc>
        <w:tc>
          <w:tcPr>
            <w:tcW w:w="0" w:type="dxa"/>
            <w:tcPrChange w:id="650" w:author="Blake Actkinson" w:date="2022-09-06T20:14:00Z">
              <w:tcPr>
                <w:tcW w:w="1342" w:type="dxa"/>
              </w:tcPr>
            </w:tcPrChange>
          </w:tcPr>
          <w:p w14:paraId="1CA3A35E" w14:textId="22B4E013"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51" w:author="Blake Actkinson" w:date="2022-09-07T21:02:00Z"/>
                <w:moveFrom w:id="652" w:author="Blake Actkinson" w:date="2022-09-06T20:14:00Z"/>
                <w:rFonts w:ascii="Times" w:eastAsiaTheme="minorEastAsia" w:hAnsi="Times" w:cs="Times"/>
              </w:rPr>
            </w:pPr>
            <w:moveFrom w:id="653" w:author="Blake Actkinson" w:date="2022-09-06T20:14:00Z">
              <w:del w:id="654" w:author="Blake Actkinson" w:date="2022-09-07T21:02:00Z">
                <w:r w:rsidRPr="009F4A0A" w:rsidDel="00C40E97">
                  <w:rPr>
                    <w:rFonts w:ascii="Times" w:eastAsiaTheme="minorEastAsia" w:hAnsi="Times" w:cs="Times"/>
                  </w:rPr>
                  <w:delText>17</w:delText>
                </w:r>
                <w:r w:rsidDel="00C40E97">
                  <w:rPr>
                    <w:rFonts w:ascii="Times" w:eastAsiaTheme="minorEastAsia" w:hAnsi="Times" w:cs="Times"/>
                  </w:rPr>
                  <w:delText>9</w:delText>
                </w:r>
              </w:del>
            </w:moveFrom>
          </w:p>
        </w:tc>
        <w:tc>
          <w:tcPr>
            <w:tcW w:w="0" w:type="dxa"/>
            <w:tcPrChange w:id="655" w:author="Blake Actkinson" w:date="2022-09-06T20:14:00Z">
              <w:tcPr>
                <w:tcW w:w="1439" w:type="dxa"/>
              </w:tcPr>
            </w:tcPrChange>
          </w:tcPr>
          <w:p w14:paraId="4CBF0857" w14:textId="10050E40"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56" w:author="Blake Actkinson" w:date="2022-09-07T21:02:00Z"/>
                <w:moveFrom w:id="657" w:author="Blake Actkinson" w:date="2022-09-06T20:14:00Z"/>
                <w:rFonts w:ascii="Times" w:eastAsiaTheme="minorEastAsia" w:hAnsi="Times" w:cs="Times"/>
              </w:rPr>
            </w:pPr>
            <w:moveFrom w:id="658" w:author="Blake Actkinson" w:date="2022-09-06T20:14:00Z">
              <w:del w:id="659" w:author="Blake Actkinson" w:date="2022-09-07T21:02:00Z">
                <w:r w:rsidRPr="009F4A0A" w:rsidDel="00C40E97">
                  <w:rPr>
                    <w:rFonts w:ascii="Times" w:eastAsiaTheme="minorEastAsia" w:hAnsi="Times" w:cs="Times"/>
                  </w:rPr>
                  <w:delText>50244</w:delText>
                </w:r>
              </w:del>
            </w:moveFrom>
          </w:p>
        </w:tc>
      </w:tr>
      <w:tr w:rsidR="00573553" w:rsidDel="00C40E97" w14:paraId="65F9839C" w14:textId="31A23D25" w:rsidTr="00D34507">
        <w:trPr>
          <w:cnfStyle w:val="000000100000" w:firstRow="0" w:lastRow="0" w:firstColumn="0" w:lastColumn="0" w:oddVBand="0" w:evenVBand="0" w:oddHBand="1" w:evenHBand="0" w:firstRowFirstColumn="0" w:firstRowLastColumn="0" w:lastRowFirstColumn="0" w:lastRowLastColumn="0"/>
          <w:jc w:val="center"/>
          <w:del w:id="660"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gridSpan w:val="5"/>
            <w:tcPrChange w:id="661" w:author="Blake Actkinson" w:date="2022-09-06T20:14:00Z">
              <w:tcPr>
                <w:tcW w:w="8001" w:type="dxa"/>
                <w:gridSpan w:val="5"/>
              </w:tcPr>
            </w:tcPrChange>
          </w:tcPr>
          <w:p w14:paraId="10F6C53E" w14:textId="01E7B89E"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662" w:author="Blake Actkinson" w:date="2022-09-07T21:02:00Z"/>
                <w:moveFrom w:id="663" w:author="Blake Actkinson" w:date="2022-09-06T20:14:00Z"/>
                <w:rFonts w:ascii="Times" w:eastAsiaTheme="minorEastAsia" w:hAnsi="Times" w:cs="Times"/>
              </w:rPr>
            </w:pPr>
            <w:moveFrom w:id="664" w:author="Blake Actkinson" w:date="2022-09-06T20:14:00Z">
              <w:del w:id="665" w:author="Blake Actkinson" w:date="2022-09-07T21:02:00Z">
                <w:r w:rsidRPr="009F4A0A" w:rsidDel="00C40E97">
                  <w:rPr>
                    <w:rFonts w:ascii="Times" w:eastAsiaTheme="minorEastAsia" w:hAnsi="Times" w:cs="Times"/>
                  </w:rPr>
                  <w:delText>QOR</w:delText>
                </w:r>
              </w:del>
            </w:moveFrom>
          </w:p>
        </w:tc>
      </w:tr>
      <w:tr w:rsidR="00573553" w:rsidDel="00C40E97" w14:paraId="1C0FE7C5" w14:textId="39C1A535" w:rsidTr="00D34507">
        <w:trPr>
          <w:jc w:val="center"/>
          <w:del w:id="666"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667" w:author="Blake Actkinson" w:date="2022-09-06T20:14:00Z">
              <w:tcPr>
                <w:tcW w:w="2248" w:type="dxa"/>
              </w:tcPr>
            </w:tcPrChange>
          </w:tcPr>
          <w:p w14:paraId="303AD855" w14:textId="381093AE" w:rsidR="00573553" w:rsidRPr="009F4A0A" w:rsidDel="00C40E97" w:rsidRDefault="00573553" w:rsidP="00D34507">
            <w:pPr>
              <w:rPr>
                <w:del w:id="668" w:author="Blake Actkinson" w:date="2022-09-07T21:02:00Z"/>
                <w:moveFrom w:id="669" w:author="Blake Actkinson" w:date="2022-09-06T20:14:00Z"/>
                <w:rFonts w:ascii="Times" w:eastAsiaTheme="minorEastAsia" w:hAnsi="Times" w:cs="Times"/>
              </w:rPr>
            </w:pPr>
            <w:moveFrom w:id="670" w:author="Blake Actkinson" w:date="2022-09-06T20:14:00Z">
              <w:del w:id="671" w:author="Blake Actkinson" w:date="2022-09-07T21:02:00Z">
                <w:r w:rsidRPr="009F4A0A" w:rsidDel="00C40E97">
                  <w:rPr>
                    <w:rFonts w:ascii="Times" w:eastAsiaTheme="minorEastAsia" w:hAnsi="Times" w:cs="Times"/>
                  </w:rPr>
                  <w:delText>1</w:delText>
                </w:r>
                <w:r w:rsidRPr="009F4A0A" w:rsidDel="00C40E97">
                  <w:rPr>
                    <w:rFonts w:ascii="Times" w:eastAsiaTheme="minorEastAsia" w:hAnsi="Times" w:cs="Times"/>
                    <w:vertAlign w:val="superscript"/>
                  </w:rPr>
                  <w:delText>st</w:delText>
                </w:r>
                <w:r w:rsidRPr="009F4A0A" w:rsidDel="00C40E97">
                  <w:rPr>
                    <w:rFonts w:ascii="Times" w:eastAsiaTheme="minorEastAsia" w:hAnsi="Times" w:cs="Times"/>
                  </w:rPr>
                  <w:delText xml:space="preserve"> cluster</w:delText>
                </w:r>
              </w:del>
            </w:moveFrom>
          </w:p>
        </w:tc>
        <w:tc>
          <w:tcPr>
            <w:tcW w:w="0" w:type="dxa"/>
            <w:tcPrChange w:id="672" w:author="Blake Actkinson" w:date="2022-09-06T20:14:00Z">
              <w:tcPr>
                <w:tcW w:w="1438" w:type="dxa"/>
              </w:tcPr>
            </w:tcPrChange>
          </w:tcPr>
          <w:p w14:paraId="5C89F47E" w14:textId="6EFE3F84" w:rsidR="00573553" w:rsidRPr="009F4A0A" w:rsidDel="00C40E97" w:rsidRDefault="00573553" w:rsidP="00D34507">
            <w:pPr>
              <w:jc w:val="left"/>
              <w:cnfStyle w:val="000000000000" w:firstRow="0" w:lastRow="0" w:firstColumn="0" w:lastColumn="0" w:oddVBand="0" w:evenVBand="0" w:oddHBand="0" w:evenHBand="0" w:firstRowFirstColumn="0" w:firstRowLastColumn="0" w:lastRowFirstColumn="0" w:lastRowLastColumn="0"/>
              <w:rPr>
                <w:del w:id="673" w:author="Blake Actkinson" w:date="2022-09-07T21:02:00Z"/>
                <w:moveFrom w:id="674" w:author="Blake Actkinson" w:date="2022-09-06T20:14:00Z"/>
                <w:rFonts w:ascii="Times" w:eastAsiaTheme="minorEastAsia" w:hAnsi="Times" w:cs="Times"/>
              </w:rPr>
            </w:pPr>
            <w:moveFrom w:id="675" w:author="Blake Actkinson" w:date="2022-09-06T20:14:00Z">
              <w:del w:id="676" w:author="Blake Actkinson" w:date="2022-09-07T21:02:00Z">
                <w:r w:rsidRPr="009F4A0A" w:rsidDel="00C40E97">
                  <w:rPr>
                    <w:rFonts w:ascii="Times" w:eastAsiaTheme="minorEastAsia" w:hAnsi="Times" w:cs="Times"/>
                  </w:rPr>
                  <w:delText>547</w:delText>
                </w:r>
              </w:del>
            </w:moveFrom>
          </w:p>
        </w:tc>
        <w:tc>
          <w:tcPr>
            <w:tcW w:w="0" w:type="dxa"/>
            <w:tcPrChange w:id="677" w:author="Blake Actkinson" w:date="2022-09-06T20:14:00Z">
              <w:tcPr>
                <w:tcW w:w="1534" w:type="dxa"/>
              </w:tcPr>
            </w:tcPrChange>
          </w:tcPr>
          <w:p w14:paraId="337567C8" w14:textId="2AD7ABD5"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78" w:author="Blake Actkinson" w:date="2022-09-07T21:02:00Z"/>
                <w:moveFrom w:id="679" w:author="Blake Actkinson" w:date="2022-09-06T20:14:00Z"/>
                <w:rFonts w:ascii="Times" w:eastAsiaTheme="minorEastAsia" w:hAnsi="Times" w:cs="Times"/>
              </w:rPr>
            </w:pPr>
            <w:moveFrom w:id="680" w:author="Blake Actkinson" w:date="2022-09-06T20:14:00Z">
              <w:del w:id="681" w:author="Blake Actkinson" w:date="2022-09-07T21:02:00Z">
                <w:r w:rsidRPr="009F4A0A" w:rsidDel="00C40E97">
                  <w:rPr>
                    <w:rFonts w:ascii="Times" w:eastAsiaTheme="minorEastAsia" w:hAnsi="Times" w:cs="Times"/>
                  </w:rPr>
                  <w:delText>2142</w:delText>
                </w:r>
              </w:del>
            </w:moveFrom>
          </w:p>
        </w:tc>
        <w:tc>
          <w:tcPr>
            <w:tcW w:w="0" w:type="dxa"/>
            <w:tcPrChange w:id="682" w:author="Blake Actkinson" w:date="2022-09-06T20:14:00Z">
              <w:tcPr>
                <w:tcW w:w="1342" w:type="dxa"/>
              </w:tcPr>
            </w:tcPrChange>
          </w:tcPr>
          <w:p w14:paraId="3A1B2D9C" w14:textId="2EE7CE0A"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83" w:author="Blake Actkinson" w:date="2022-09-07T21:02:00Z"/>
                <w:moveFrom w:id="684" w:author="Blake Actkinson" w:date="2022-09-06T20:14:00Z"/>
                <w:rFonts w:ascii="Times" w:eastAsiaTheme="minorEastAsia" w:hAnsi="Times" w:cs="Times"/>
              </w:rPr>
            </w:pPr>
            <w:moveFrom w:id="685" w:author="Blake Actkinson" w:date="2022-09-06T20:14:00Z">
              <w:del w:id="686" w:author="Blake Actkinson" w:date="2022-09-07T21:02:00Z">
                <w:r w:rsidRPr="009F4A0A" w:rsidDel="00C40E97">
                  <w:rPr>
                    <w:rFonts w:ascii="Times" w:eastAsiaTheme="minorEastAsia" w:hAnsi="Times" w:cs="Times"/>
                  </w:rPr>
                  <w:delText>83</w:delText>
                </w:r>
              </w:del>
            </w:moveFrom>
          </w:p>
        </w:tc>
        <w:tc>
          <w:tcPr>
            <w:tcW w:w="0" w:type="dxa"/>
            <w:tcPrChange w:id="687" w:author="Blake Actkinson" w:date="2022-09-06T20:14:00Z">
              <w:tcPr>
                <w:tcW w:w="1439" w:type="dxa"/>
              </w:tcPr>
            </w:tcPrChange>
          </w:tcPr>
          <w:p w14:paraId="3FB19E3A" w14:textId="0DD8304D"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688" w:author="Blake Actkinson" w:date="2022-09-07T21:02:00Z"/>
                <w:moveFrom w:id="689" w:author="Blake Actkinson" w:date="2022-09-06T20:14:00Z"/>
                <w:rFonts w:ascii="Times" w:eastAsiaTheme="minorEastAsia" w:hAnsi="Times" w:cs="Times"/>
              </w:rPr>
            </w:pPr>
            <w:moveFrom w:id="690" w:author="Blake Actkinson" w:date="2022-09-06T20:14:00Z">
              <w:del w:id="691" w:author="Blake Actkinson" w:date="2022-09-07T21:02:00Z">
                <w:r w:rsidRPr="009F4A0A" w:rsidDel="00C40E97">
                  <w:rPr>
                    <w:rFonts w:ascii="Times" w:eastAsiaTheme="minorEastAsia" w:hAnsi="Times" w:cs="Times"/>
                  </w:rPr>
                  <w:delText>1746</w:delText>
                </w:r>
                <w:r w:rsidDel="00C40E97">
                  <w:rPr>
                    <w:rFonts w:ascii="Times" w:eastAsiaTheme="minorEastAsia" w:hAnsi="Times" w:cs="Times"/>
                  </w:rPr>
                  <w:delText>3</w:delText>
                </w:r>
              </w:del>
            </w:moveFrom>
          </w:p>
        </w:tc>
      </w:tr>
      <w:tr w:rsidR="00573553" w:rsidDel="00C40E97" w14:paraId="0A484C29" w14:textId="670BAB44" w:rsidTr="00D34507">
        <w:trPr>
          <w:cnfStyle w:val="000000100000" w:firstRow="0" w:lastRow="0" w:firstColumn="0" w:lastColumn="0" w:oddVBand="0" w:evenVBand="0" w:oddHBand="1" w:evenHBand="0" w:firstRowFirstColumn="0" w:firstRowLastColumn="0" w:lastRowFirstColumn="0" w:lastRowLastColumn="0"/>
          <w:jc w:val="center"/>
          <w:del w:id="692"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693" w:author="Blake Actkinson" w:date="2022-09-06T20:14:00Z">
              <w:tcPr>
                <w:tcW w:w="2248" w:type="dxa"/>
              </w:tcPr>
            </w:tcPrChange>
          </w:tcPr>
          <w:p w14:paraId="293B3C19" w14:textId="54EBB4AD" w:rsidR="00573553" w:rsidRPr="009F4A0A" w:rsidDel="00C40E97" w:rsidRDefault="00573553" w:rsidP="00D34507">
            <w:pPr>
              <w:cnfStyle w:val="001000100000" w:firstRow="0" w:lastRow="0" w:firstColumn="1" w:lastColumn="0" w:oddVBand="0" w:evenVBand="0" w:oddHBand="1" w:evenHBand="0" w:firstRowFirstColumn="0" w:firstRowLastColumn="0" w:lastRowFirstColumn="0" w:lastRowLastColumn="0"/>
              <w:rPr>
                <w:del w:id="694" w:author="Blake Actkinson" w:date="2022-09-07T21:02:00Z"/>
                <w:moveFrom w:id="695" w:author="Blake Actkinson" w:date="2022-09-06T20:14:00Z"/>
                <w:rFonts w:ascii="Times" w:eastAsiaTheme="minorEastAsia" w:hAnsi="Times" w:cs="Times"/>
              </w:rPr>
            </w:pPr>
            <w:moveFrom w:id="696" w:author="Blake Actkinson" w:date="2022-09-06T20:14:00Z">
              <w:del w:id="697" w:author="Blake Actkinson" w:date="2022-09-07T21:02:00Z">
                <w:r w:rsidRPr="009F4A0A" w:rsidDel="00C40E97">
                  <w:rPr>
                    <w:rFonts w:ascii="Times" w:eastAsiaTheme="minorEastAsia" w:hAnsi="Times" w:cs="Times"/>
                  </w:rPr>
                  <w:delText>2</w:delText>
                </w:r>
                <w:r w:rsidRPr="009F4A0A" w:rsidDel="00C40E97">
                  <w:rPr>
                    <w:rFonts w:ascii="Times" w:eastAsiaTheme="minorEastAsia" w:hAnsi="Times" w:cs="Times"/>
                    <w:vertAlign w:val="superscript"/>
                  </w:rPr>
                  <w:delText>nd</w:delText>
                </w:r>
                <w:r w:rsidRPr="009F4A0A" w:rsidDel="00C40E97">
                  <w:rPr>
                    <w:rFonts w:ascii="Times" w:eastAsiaTheme="minorEastAsia" w:hAnsi="Times" w:cs="Times"/>
                  </w:rPr>
                  <w:delText xml:space="preserve"> cluster</w:delText>
                </w:r>
              </w:del>
            </w:moveFrom>
          </w:p>
        </w:tc>
        <w:tc>
          <w:tcPr>
            <w:tcW w:w="0" w:type="dxa"/>
            <w:tcPrChange w:id="698" w:author="Blake Actkinson" w:date="2022-09-06T20:14:00Z">
              <w:tcPr>
                <w:tcW w:w="1438" w:type="dxa"/>
              </w:tcPr>
            </w:tcPrChange>
          </w:tcPr>
          <w:p w14:paraId="607D4227" w14:textId="717F2331" w:rsidR="00573553" w:rsidRPr="009F4A0A" w:rsidDel="00C40E97" w:rsidRDefault="00573553" w:rsidP="00D34507">
            <w:pPr>
              <w:jc w:val="left"/>
              <w:cnfStyle w:val="000000100000" w:firstRow="0" w:lastRow="0" w:firstColumn="0" w:lastColumn="0" w:oddVBand="0" w:evenVBand="0" w:oddHBand="1" w:evenHBand="0" w:firstRowFirstColumn="0" w:firstRowLastColumn="0" w:lastRowFirstColumn="0" w:lastRowLastColumn="0"/>
              <w:rPr>
                <w:del w:id="699" w:author="Blake Actkinson" w:date="2022-09-07T21:02:00Z"/>
                <w:moveFrom w:id="700" w:author="Blake Actkinson" w:date="2022-09-06T20:14:00Z"/>
                <w:rFonts w:ascii="Times" w:eastAsiaTheme="minorEastAsia" w:hAnsi="Times" w:cs="Times"/>
              </w:rPr>
            </w:pPr>
            <w:moveFrom w:id="701" w:author="Blake Actkinson" w:date="2022-09-06T20:14:00Z">
              <w:del w:id="702" w:author="Blake Actkinson" w:date="2022-09-07T21:02:00Z">
                <w:r w:rsidRPr="009F4A0A" w:rsidDel="00C40E97">
                  <w:rPr>
                    <w:rFonts w:ascii="Times" w:eastAsiaTheme="minorEastAsia" w:hAnsi="Times" w:cs="Times"/>
                  </w:rPr>
                  <w:delText>44</w:delText>
                </w:r>
                <w:r w:rsidDel="00C40E97">
                  <w:rPr>
                    <w:rFonts w:ascii="Times" w:eastAsiaTheme="minorEastAsia" w:hAnsi="Times" w:cs="Times"/>
                  </w:rPr>
                  <w:delText>4</w:delText>
                </w:r>
              </w:del>
            </w:moveFrom>
          </w:p>
        </w:tc>
        <w:tc>
          <w:tcPr>
            <w:tcW w:w="0" w:type="dxa"/>
            <w:tcPrChange w:id="703" w:author="Blake Actkinson" w:date="2022-09-06T20:14:00Z">
              <w:tcPr>
                <w:tcW w:w="1534" w:type="dxa"/>
              </w:tcPr>
            </w:tcPrChange>
          </w:tcPr>
          <w:p w14:paraId="405FBF6A" w14:textId="3576008B"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704" w:author="Blake Actkinson" w:date="2022-09-07T21:02:00Z"/>
                <w:moveFrom w:id="705" w:author="Blake Actkinson" w:date="2022-09-06T20:14:00Z"/>
                <w:rFonts w:ascii="Times" w:eastAsiaTheme="minorEastAsia" w:hAnsi="Times" w:cs="Times"/>
              </w:rPr>
            </w:pPr>
            <w:moveFrom w:id="706" w:author="Blake Actkinson" w:date="2022-09-06T20:14:00Z">
              <w:del w:id="707" w:author="Blake Actkinson" w:date="2022-09-07T21:02:00Z">
                <w:r w:rsidRPr="009F4A0A" w:rsidDel="00C40E97">
                  <w:rPr>
                    <w:rFonts w:ascii="Times" w:eastAsiaTheme="minorEastAsia" w:hAnsi="Times" w:cs="Times"/>
                  </w:rPr>
                  <w:delText>1597</w:delText>
                </w:r>
              </w:del>
            </w:moveFrom>
          </w:p>
        </w:tc>
        <w:tc>
          <w:tcPr>
            <w:tcW w:w="0" w:type="dxa"/>
            <w:tcPrChange w:id="708" w:author="Blake Actkinson" w:date="2022-09-06T20:14:00Z">
              <w:tcPr>
                <w:tcW w:w="1342" w:type="dxa"/>
              </w:tcPr>
            </w:tcPrChange>
          </w:tcPr>
          <w:p w14:paraId="343F18E7" w14:textId="0AFFA426"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709" w:author="Blake Actkinson" w:date="2022-09-07T21:02:00Z"/>
                <w:moveFrom w:id="710" w:author="Blake Actkinson" w:date="2022-09-06T20:14:00Z"/>
                <w:rFonts w:ascii="Times" w:eastAsiaTheme="minorEastAsia" w:hAnsi="Times" w:cs="Times"/>
              </w:rPr>
            </w:pPr>
            <w:moveFrom w:id="711" w:author="Blake Actkinson" w:date="2022-09-06T20:14:00Z">
              <w:del w:id="712" w:author="Blake Actkinson" w:date="2022-09-07T21:02:00Z">
                <w:r w:rsidRPr="009F4A0A" w:rsidDel="00C40E97">
                  <w:rPr>
                    <w:rFonts w:ascii="Times" w:eastAsiaTheme="minorEastAsia" w:hAnsi="Times" w:cs="Times"/>
                  </w:rPr>
                  <w:delText>4</w:delText>
                </w:r>
                <w:r w:rsidDel="00C40E97">
                  <w:rPr>
                    <w:rFonts w:ascii="Times" w:eastAsiaTheme="minorEastAsia" w:hAnsi="Times" w:cs="Times"/>
                  </w:rPr>
                  <w:delText>2</w:delText>
                </w:r>
              </w:del>
            </w:moveFrom>
          </w:p>
        </w:tc>
        <w:tc>
          <w:tcPr>
            <w:tcW w:w="0" w:type="dxa"/>
            <w:tcPrChange w:id="713" w:author="Blake Actkinson" w:date="2022-09-06T20:14:00Z">
              <w:tcPr>
                <w:tcW w:w="1439" w:type="dxa"/>
              </w:tcPr>
            </w:tcPrChange>
          </w:tcPr>
          <w:p w14:paraId="73AB3620" w14:textId="0C48FC81" w:rsidR="00573553" w:rsidRPr="009F4A0A" w:rsidDel="00C40E97" w:rsidRDefault="00573553" w:rsidP="00D34507">
            <w:pPr>
              <w:cnfStyle w:val="000000100000" w:firstRow="0" w:lastRow="0" w:firstColumn="0" w:lastColumn="0" w:oddVBand="0" w:evenVBand="0" w:oddHBand="1" w:evenHBand="0" w:firstRowFirstColumn="0" w:firstRowLastColumn="0" w:lastRowFirstColumn="0" w:lastRowLastColumn="0"/>
              <w:rPr>
                <w:del w:id="714" w:author="Blake Actkinson" w:date="2022-09-07T21:02:00Z"/>
                <w:moveFrom w:id="715" w:author="Blake Actkinson" w:date="2022-09-06T20:14:00Z"/>
                <w:rFonts w:ascii="Times" w:eastAsiaTheme="minorEastAsia" w:hAnsi="Times" w:cs="Times"/>
              </w:rPr>
            </w:pPr>
            <w:moveFrom w:id="716" w:author="Blake Actkinson" w:date="2022-09-06T20:14:00Z">
              <w:del w:id="717" w:author="Blake Actkinson" w:date="2022-09-07T21:02:00Z">
                <w:r w:rsidRPr="009F4A0A" w:rsidDel="00C40E97">
                  <w:rPr>
                    <w:rFonts w:ascii="Times" w:eastAsiaTheme="minorEastAsia" w:hAnsi="Times" w:cs="Times"/>
                  </w:rPr>
                  <w:delText>1661</w:delText>
                </w:r>
                <w:r w:rsidDel="00C40E97">
                  <w:rPr>
                    <w:rFonts w:ascii="Times" w:eastAsiaTheme="minorEastAsia" w:hAnsi="Times" w:cs="Times"/>
                  </w:rPr>
                  <w:delText>6</w:delText>
                </w:r>
              </w:del>
            </w:moveFrom>
          </w:p>
        </w:tc>
      </w:tr>
      <w:tr w:rsidR="00573553" w:rsidDel="00C40E97" w14:paraId="5252A3C4" w14:textId="0508B7CA" w:rsidTr="00D34507">
        <w:trPr>
          <w:jc w:val="center"/>
          <w:del w:id="718" w:author="Blake Actkinson" w:date="2022-09-07T21:02:00Z"/>
        </w:trPr>
        <w:tc>
          <w:tcPr>
            <w:cnfStyle w:val="001000000000" w:firstRow="0" w:lastRow="0" w:firstColumn="1" w:lastColumn="0" w:oddVBand="0" w:evenVBand="0" w:oddHBand="0" w:evenHBand="0" w:firstRowFirstColumn="0" w:firstRowLastColumn="0" w:lastRowFirstColumn="0" w:lastRowLastColumn="0"/>
            <w:tcW w:w="0" w:type="dxa"/>
            <w:tcPrChange w:id="719" w:author="Blake Actkinson" w:date="2022-09-06T20:14:00Z">
              <w:tcPr>
                <w:tcW w:w="2248" w:type="dxa"/>
              </w:tcPr>
            </w:tcPrChange>
          </w:tcPr>
          <w:p w14:paraId="129E6EFB" w14:textId="45B637B4" w:rsidR="00573553" w:rsidRPr="009F4A0A" w:rsidDel="00C40E97" w:rsidRDefault="00573553" w:rsidP="00D34507">
            <w:pPr>
              <w:rPr>
                <w:del w:id="720" w:author="Blake Actkinson" w:date="2022-09-07T21:02:00Z"/>
                <w:moveFrom w:id="721" w:author="Blake Actkinson" w:date="2022-09-06T20:14:00Z"/>
                <w:rFonts w:ascii="Times" w:eastAsiaTheme="minorEastAsia" w:hAnsi="Times" w:cs="Times"/>
              </w:rPr>
            </w:pPr>
            <w:moveFrom w:id="722" w:author="Blake Actkinson" w:date="2022-09-06T20:14:00Z">
              <w:del w:id="723" w:author="Blake Actkinson" w:date="2022-09-07T21:02:00Z">
                <w:r w:rsidRPr="009F4A0A" w:rsidDel="00C40E97">
                  <w:rPr>
                    <w:rFonts w:ascii="Times" w:eastAsiaTheme="minorEastAsia" w:hAnsi="Times" w:cs="Times"/>
                  </w:rPr>
                  <w:delText>3</w:delText>
                </w:r>
                <w:r w:rsidRPr="009F4A0A" w:rsidDel="00C40E97">
                  <w:rPr>
                    <w:rFonts w:ascii="Times" w:eastAsiaTheme="minorEastAsia" w:hAnsi="Times" w:cs="Times"/>
                    <w:vertAlign w:val="superscript"/>
                  </w:rPr>
                  <w:delText>rd</w:delText>
                </w:r>
                <w:r w:rsidRPr="009F4A0A" w:rsidDel="00C40E97">
                  <w:rPr>
                    <w:rFonts w:ascii="Times" w:eastAsiaTheme="minorEastAsia" w:hAnsi="Times" w:cs="Times"/>
                  </w:rPr>
                  <w:delText xml:space="preserve"> cluster</w:delText>
                </w:r>
              </w:del>
            </w:moveFrom>
          </w:p>
        </w:tc>
        <w:tc>
          <w:tcPr>
            <w:tcW w:w="0" w:type="dxa"/>
            <w:tcPrChange w:id="724" w:author="Blake Actkinson" w:date="2022-09-06T20:14:00Z">
              <w:tcPr>
                <w:tcW w:w="1438" w:type="dxa"/>
              </w:tcPr>
            </w:tcPrChange>
          </w:tcPr>
          <w:p w14:paraId="63143B7E" w14:textId="7A83D2B9" w:rsidR="00573553" w:rsidRPr="009F4A0A" w:rsidDel="00C40E97" w:rsidRDefault="00573553" w:rsidP="00D34507">
            <w:pPr>
              <w:jc w:val="left"/>
              <w:cnfStyle w:val="000000000000" w:firstRow="0" w:lastRow="0" w:firstColumn="0" w:lastColumn="0" w:oddVBand="0" w:evenVBand="0" w:oddHBand="0" w:evenHBand="0" w:firstRowFirstColumn="0" w:firstRowLastColumn="0" w:lastRowFirstColumn="0" w:lastRowLastColumn="0"/>
              <w:rPr>
                <w:del w:id="725" w:author="Blake Actkinson" w:date="2022-09-07T21:02:00Z"/>
                <w:moveFrom w:id="726" w:author="Blake Actkinson" w:date="2022-09-06T20:14:00Z"/>
                <w:rFonts w:ascii="Times" w:eastAsiaTheme="minorEastAsia" w:hAnsi="Times" w:cs="Times"/>
              </w:rPr>
            </w:pPr>
            <w:moveFrom w:id="727" w:author="Blake Actkinson" w:date="2022-09-06T20:14:00Z">
              <w:del w:id="728" w:author="Blake Actkinson" w:date="2022-09-07T21:02:00Z">
                <w:r w:rsidRPr="009F4A0A" w:rsidDel="00C40E97">
                  <w:rPr>
                    <w:rFonts w:ascii="Times" w:eastAsiaTheme="minorEastAsia" w:hAnsi="Times" w:cs="Times"/>
                  </w:rPr>
                  <w:delText>49</w:delText>
                </w:r>
                <w:r w:rsidDel="00C40E97">
                  <w:rPr>
                    <w:rFonts w:ascii="Times" w:eastAsiaTheme="minorEastAsia" w:hAnsi="Times" w:cs="Times"/>
                  </w:rPr>
                  <w:delText>5</w:delText>
                </w:r>
              </w:del>
            </w:moveFrom>
          </w:p>
        </w:tc>
        <w:tc>
          <w:tcPr>
            <w:tcW w:w="0" w:type="dxa"/>
            <w:tcPrChange w:id="729" w:author="Blake Actkinson" w:date="2022-09-06T20:14:00Z">
              <w:tcPr>
                <w:tcW w:w="1534" w:type="dxa"/>
              </w:tcPr>
            </w:tcPrChange>
          </w:tcPr>
          <w:p w14:paraId="1A3B4657" w14:textId="2E37F759"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730" w:author="Blake Actkinson" w:date="2022-09-07T21:02:00Z"/>
                <w:moveFrom w:id="731" w:author="Blake Actkinson" w:date="2022-09-06T20:14:00Z"/>
                <w:rFonts w:ascii="Times" w:eastAsiaTheme="minorEastAsia" w:hAnsi="Times" w:cs="Times"/>
              </w:rPr>
            </w:pPr>
            <w:moveFrom w:id="732" w:author="Blake Actkinson" w:date="2022-09-06T20:14:00Z">
              <w:del w:id="733" w:author="Blake Actkinson" w:date="2022-09-07T21:02:00Z">
                <w:r w:rsidRPr="009F4A0A" w:rsidDel="00C40E97">
                  <w:rPr>
                    <w:rFonts w:ascii="Times" w:eastAsiaTheme="minorEastAsia" w:hAnsi="Times" w:cs="Times"/>
                  </w:rPr>
                  <w:delText>663</w:delText>
                </w:r>
                <w:r w:rsidDel="00C40E97">
                  <w:rPr>
                    <w:rFonts w:ascii="Times" w:eastAsiaTheme="minorEastAsia" w:hAnsi="Times" w:cs="Times"/>
                  </w:rPr>
                  <w:delText>9</w:delText>
                </w:r>
              </w:del>
            </w:moveFrom>
          </w:p>
        </w:tc>
        <w:tc>
          <w:tcPr>
            <w:tcW w:w="0" w:type="dxa"/>
            <w:tcPrChange w:id="734" w:author="Blake Actkinson" w:date="2022-09-06T20:14:00Z">
              <w:tcPr>
                <w:tcW w:w="1342" w:type="dxa"/>
              </w:tcPr>
            </w:tcPrChange>
          </w:tcPr>
          <w:p w14:paraId="6F062ADB" w14:textId="3418D9CA"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735" w:author="Blake Actkinson" w:date="2022-09-07T21:02:00Z"/>
                <w:moveFrom w:id="736" w:author="Blake Actkinson" w:date="2022-09-06T20:14:00Z"/>
                <w:rFonts w:ascii="Times" w:eastAsiaTheme="minorEastAsia" w:hAnsi="Times" w:cs="Times"/>
              </w:rPr>
            </w:pPr>
            <w:moveFrom w:id="737" w:author="Blake Actkinson" w:date="2022-09-06T20:14:00Z">
              <w:del w:id="738" w:author="Blake Actkinson" w:date="2022-09-07T21:02:00Z">
                <w:r w:rsidRPr="009F4A0A" w:rsidDel="00C40E97">
                  <w:rPr>
                    <w:rFonts w:ascii="Times" w:eastAsiaTheme="minorEastAsia" w:hAnsi="Times" w:cs="Times"/>
                  </w:rPr>
                  <w:delText>184</w:delText>
                </w:r>
              </w:del>
            </w:moveFrom>
          </w:p>
        </w:tc>
        <w:tc>
          <w:tcPr>
            <w:tcW w:w="0" w:type="dxa"/>
            <w:tcPrChange w:id="739" w:author="Blake Actkinson" w:date="2022-09-06T20:14:00Z">
              <w:tcPr>
                <w:tcW w:w="1439" w:type="dxa"/>
              </w:tcPr>
            </w:tcPrChange>
          </w:tcPr>
          <w:p w14:paraId="5AA6F6B0" w14:textId="3867E6A9" w:rsidR="00573553" w:rsidRPr="009F4A0A" w:rsidDel="00C40E97" w:rsidRDefault="00573553" w:rsidP="00D34507">
            <w:pPr>
              <w:cnfStyle w:val="000000000000" w:firstRow="0" w:lastRow="0" w:firstColumn="0" w:lastColumn="0" w:oddVBand="0" w:evenVBand="0" w:oddHBand="0" w:evenHBand="0" w:firstRowFirstColumn="0" w:firstRowLastColumn="0" w:lastRowFirstColumn="0" w:lastRowLastColumn="0"/>
              <w:rPr>
                <w:del w:id="740" w:author="Blake Actkinson" w:date="2022-09-07T21:02:00Z"/>
                <w:moveFrom w:id="741" w:author="Blake Actkinson" w:date="2022-09-06T20:14:00Z"/>
                <w:rFonts w:ascii="Times" w:eastAsiaTheme="minorEastAsia" w:hAnsi="Times" w:cs="Times"/>
              </w:rPr>
            </w:pPr>
            <w:moveFrom w:id="742" w:author="Blake Actkinson" w:date="2022-09-06T20:14:00Z">
              <w:del w:id="743" w:author="Blake Actkinson" w:date="2022-09-07T21:02:00Z">
                <w:r w:rsidRPr="009F4A0A" w:rsidDel="00C40E97">
                  <w:rPr>
                    <w:rFonts w:ascii="Times" w:eastAsiaTheme="minorEastAsia" w:hAnsi="Times" w:cs="Times"/>
                  </w:rPr>
                  <w:delText>51112</w:delText>
                </w:r>
              </w:del>
            </w:moveFrom>
          </w:p>
        </w:tc>
      </w:tr>
    </w:tbl>
    <w:moveFromRangeEnd w:id="547"/>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53A2C008" w:rsidR="007C3AA4" w:rsidRPr="007C3AA4" w:rsidRDefault="007C3AA4" w:rsidP="007C3AA4">
      <w:pPr>
        <w:pStyle w:val="TAMainText"/>
      </w:pPr>
      <w:r>
        <w:lastRenderedPageBreak/>
        <w:t xml:space="preserve">To </w:t>
      </w:r>
      <w:ins w:id="744" w:author="Blake Actkinson" w:date="2022-08-21T12:38:00Z">
        <w:r w:rsidR="00947D3F">
          <w:t xml:space="preserve">verify </w:t>
        </w:r>
      </w:ins>
      <w:ins w:id="745" w:author="Blake Actkinson" w:date="2022-09-05T20:57:00Z">
        <w:r w:rsidR="00F721A2">
          <w:t xml:space="preserve">vehicle-related </w:t>
        </w:r>
      </w:ins>
      <w:ins w:id="746" w:author="Blake Actkinson" w:date="2022-08-21T12:38:00Z">
        <w:r w:rsidR="00947D3F">
          <w:t xml:space="preserve">impacts </w:t>
        </w:r>
      </w:ins>
      <w:ins w:id="747" w:author="Blake Actkinson" w:date="2022-08-27T10:10:00Z">
        <w:r w:rsidR="009B4B8D">
          <w:t>associated with</w:t>
        </w:r>
      </w:ins>
      <w:ins w:id="748" w:author="Blake Actkinson" w:date="2022-08-21T12:38:00Z">
        <w:r w:rsidR="00947D3F">
          <w:t xml:space="preserve"> </w:t>
        </w:r>
      </w:ins>
      <w:del w:id="749" w:author="Blake Actkinson" w:date="2022-08-21T12:38:00Z">
        <w:r w:rsidDel="00947D3F">
          <w:delText xml:space="preserve">interpret </w:delText>
        </w:r>
      </w:del>
      <w:r>
        <w:t>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B90104">
        <w:instrText xml:space="preserve"> ADDIN ZOTERO_ITEM CSL_CITATION {"citationID":"l5IbT9hx","properties":{"formattedCitation":"\\super 18\\nosupersub{}","plainCitation":"18","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B90104" w:rsidRPr="00B90104">
        <w:rPr>
          <w:szCs w:val="24"/>
          <w:vertAlign w:val="superscript"/>
        </w:rPr>
        <w:t>18</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ins w:id="750" w:author="Blake Actkinson" w:date="2022-08-21T12:39:00Z">
        <w:r w:rsidR="004349DC">
          <w:t>BC/UFP</w:t>
        </w:r>
      </w:ins>
      <w:ins w:id="751" w:author="Blake Actkinson" w:date="2022-09-06T19:50:00Z">
        <w:r w:rsidR="00BB4BE4">
          <w:t xml:space="preserve"> </w:t>
        </w:r>
      </w:ins>
      <w:del w:id="752" w:author="Blake Actkinson" w:date="2022-08-21T12:39:00Z">
        <w:r w:rsidR="005271E6" w:rsidDel="004349DC">
          <w:delText xml:space="preserve">third </w:delText>
        </w:r>
      </w:del>
      <w:r w:rsidR="005271E6">
        <w:t>cluster</w:t>
      </w:r>
      <w:ins w:id="753" w:author="Blake Actkinson" w:date="2022-09-06T19:49:00Z">
        <w:r w:rsidR="00BB4BE4">
          <w:t xml:space="preserve"> </w:t>
        </w:r>
      </w:ins>
      <w:ins w:id="754" w:author="Blake Actkinson" w:date="2022-08-21T12:39:00Z">
        <w:r w:rsidR="004349DC">
          <w:t>suggests that the cluster is related to trucking activity,</w:t>
        </w:r>
      </w:ins>
      <w:del w:id="755" w:author="Blake Actkinson" w:date="2022-08-21T12:39:00Z">
        <w:r w:rsidR="005271E6" w:rsidDel="004349DC">
          <w:delText>clearly points to trucking activity</w:delText>
        </w:r>
      </w:del>
      <w:del w:id="756" w:author="Blake Actkinson" w:date="2022-09-06T19:50:00Z">
        <w:r w:rsidR="005271E6" w:rsidDel="00BB4BE4">
          <w:delText>,</w:delText>
        </w:r>
      </w:del>
      <w:r w:rsidR="005271E6">
        <w:t xml:space="preserve"> while the lower trucking percentage in combination with elevated AADT compared to the </w:t>
      </w:r>
      <w:ins w:id="757" w:author="Blake Actkinson" w:date="2022-08-21T12:39:00Z">
        <w:r w:rsidR="004349DC">
          <w:t>transition</w:t>
        </w:r>
      </w:ins>
      <w:ins w:id="758" w:author="Blake Actkinson" w:date="2022-09-06T19:50:00Z">
        <w:r w:rsidR="00BB4BE4">
          <w:t xml:space="preserve"> </w:t>
        </w:r>
      </w:ins>
      <w:del w:id="759" w:author="Blake Actkinson" w:date="2022-08-21T12:39:00Z">
        <w:r w:rsidR="005271E6" w:rsidDel="004349DC">
          <w:delText xml:space="preserve">second </w:delText>
        </w:r>
      </w:del>
      <w:r w:rsidR="005271E6">
        <w:t>cluster suggest</w:t>
      </w:r>
      <w:r w:rsidR="00B10F9E">
        <w:t>s</w:t>
      </w:r>
      <w:r w:rsidR="005271E6">
        <w:t xml:space="preserve"> that the </w:t>
      </w:r>
      <w:ins w:id="760" w:author="Blake Actkinson" w:date="2022-08-21T12:39:00Z">
        <w:r w:rsidR="00B10F9E">
          <w:t>CO</w:t>
        </w:r>
        <w:r w:rsidR="00B10F9E">
          <w:rPr>
            <w:vertAlign w:val="subscript"/>
          </w:rPr>
          <w:t>2</w:t>
        </w:r>
        <w:r w:rsidR="00B10F9E">
          <w:t xml:space="preserve"> </w:t>
        </w:r>
      </w:ins>
      <w:del w:id="761" w:author="Blake Actkinson" w:date="2022-08-21T12:39:00Z">
        <w:r w:rsidR="005271E6" w:rsidDel="00B10F9E">
          <w:delText xml:space="preserve">first </w:delText>
        </w:r>
      </w:del>
      <w:r w:rsidR="005271E6">
        <w:t xml:space="preserve">cluster </w:t>
      </w:r>
      <w:ins w:id="762" w:author="Blake Actkinson" w:date="2022-08-21T12:39:00Z">
        <w:r w:rsidR="00B10F9E">
          <w:t xml:space="preserve">is </w:t>
        </w:r>
      </w:ins>
      <w:del w:id="763" w:author="Blake Actkinson" w:date="2022-08-21T12:39:00Z">
        <w:r w:rsidR="005271E6" w:rsidDel="00B10F9E">
          <w:delText xml:space="preserve">could be </w:delText>
        </w:r>
      </w:del>
      <w:r w:rsidR="005271E6">
        <w:t xml:space="preserve">capturing some light-duty </w:t>
      </w:r>
      <w:del w:id="764" w:author="Blake Actkinson" w:date="2022-08-21T12:39:00Z">
        <w:r w:rsidR="005271E6" w:rsidDel="00B10F9E">
          <w:delText xml:space="preserve">gasoline </w:delText>
        </w:r>
      </w:del>
      <w:r w:rsidR="005271E6">
        <w:t xml:space="preserve">vehicle activity. </w:t>
      </w:r>
      <w:bookmarkStart w:id="765" w:name="_Hlk113552956"/>
      <w:ins w:id="766" w:author="Blake Actkinson" w:date="2022-08-27T10:10:00Z">
        <w:r w:rsidR="0029360E">
          <w:t>Results from these boxplots confirm that our c</w:t>
        </w:r>
      </w:ins>
      <w:ins w:id="767" w:author="Blake Actkinson" w:date="2022-08-27T10:11:00Z">
        <w:r w:rsidR="0029360E">
          <w:t xml:space="preserve">lusters are linked to </w:t>
        </w:r>
        <w:r w:rsidR="005D14EC">
          <w:t xml:space="preserve">emissions from </w:t>
        </w:r>
      </w:ins>
      <w:ins w:id="768" w:author="Blake Actkinson" w:date="2022-09-06T19:51:00Z">
        <w:r w:rsidR="007E6802">
          <w:t xml:space="preserve">these </w:t>
        </w:r>
      </w:ins>
      <w:ins w:id="769" w:author="Blake Actkinson" w:date="2022-08-27T10:11:00Z">
        <w:r w:rsidR="005D14EC">
          <w:t xml:space="preserve">different vehicle types. </w:t>
        </w:r>
      </w:ins>
      <w:del w:id="770" w:author="Blake Actkinson" w:date="2022-08-21T12:40:00Z">
        <w:r w:rsidR="005271E6" w:rsidDel="00B10F9E">
          <w:delText>These assignments, in conjunction with their principal component loading assignments, are consistent with previously published studies of vehicle pollution source apportionment.</w:delText>
        </w:r>
        <w:r w:rsidR="005271E6" w:rsidDel="00B10F9E">
          <w:fldChar w:fldCharType="begin"/>
        </w:r>
        <w:r w:rsidR="00C54D18" w:rsidDel="00B10F9E">
          <w:delInstrText xml:space="preserve"> ADDIN ZOTERO_ITEM CSL_CITATION {"citationID":"wpnJ7Nj6","properties":{"formattedCitation":"\\super 1,18,19\\nosupersub{}","plainCitation":"1,18,19","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43,"uris":["http://zotero.org/users/4282478/items/ZA68FC2E"],"itemData":{"id":43,"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delInstrText>
        </w:r>
        <w:r w:rsidR="005271E6" w:rsidDel="00B10F9E">
          <w:fldChar w:fldCharType="separate"/>
        </w:r>
        <w:r w:rsidR="00C54D18" w:rsidRPr="00C54D18" w:rsidDel="00B10F9E">
          <w:rPr>
            <w:szCs w:val="24"/>
            <w:vertAlign w:val="superscript"/>
          </w:rPr>
          <w:delText>1,18,19</w:delText>
        </w:r>
        <w:r w:rsidR="005271E6" w:rsidDel="00B10F9E">
          <w:fldChar w:fldCharType="end"/>
        </w:r>
        <w:r w:rsidR="005271E6" w:rsidDel="00B10F9E">
          <w:delText xml:space="preserve"> </w:delText>
        </w:r>
        <w:r w:rsidDel="00B10F9E">
          <w:delText xml:space="preserve"> </w:delText>
        </w:r>
      </w:del>
    </w:p>
    <w:bookmarkEnd w:id="765"/>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rsidRPr="00BB4BE4">
        <w:rPr>
          <w:b/>
          <w:bCs/>
        </w:rPr>
        <w:t>Figure 5.</w:t>
      </w:r>
      <w:r>
        <w:t xml:space="preserve"> Boxplot of traffic attributes corresponding to anomalies in labeled clusters. (1</w:t>
      </w:r>
      <w:proofErr w:type="gramStart"/>
      <w:r>
        <w:t>-“</w:t>
      </w:r>
      <w:proofErr w:type="gramEnd"/>
      <w:r>
        <w:t>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2215B406"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0D6C65DC" w14:textId="128C63E5" w:rsidR="00C829A5" w:rsidDel="00ED5B39" w:rsidRDefault="00C829A5" w:rsidP="00573553">
      <w:pPr>
        <w:pStyle w:val="TAMainText"/>
        <w:rPr>
          <w:del w:id="771" w:author="Blake Actkinson" w:date="2022-09-07T21:04:00Z"/>
        </w:rPr>
      </w:pPr>
    </w:p>
    <w:p w14:paraId="2EE110CC" w14:textId="065A7EEB" w:rsidR="00C829A5" w:rsidDel="00ED5B39" w:rsidRDefault="00060F6E">
      <w:pPr>
        <w:pStyle w:val="TAMainText"/>
        <w:ind w:firstLine="0"/>
        <w:rPr>
          <w:del w:id="772" w:author="Blake Actkinson" w:date="2022-09-07T21:04:00Z"/>
        </w:rPr>
        <w:pPrChange w:id="773" w:author="Blake Actkinson" w:date="2022-09-07T21:04:00Z">
          <w:pPr>
            <w:pStyle w:val="TAMainText"/>
          </w:pPr>
        </w:pPrChange>
      </w:pPr>
      <w:ins w:id="774" w:author="Blake Actkinson" w:date="2022-09-07T21:03:00Z">
        <w:r>
          <w:rPr>
            <w:noProof/>
          </w:rPr>
          <w:drawing>
            <wp:anchor distT="0" distB="0" distL="114300" distR="114300" simplePos="0" relativeHeight="251666432" behindDoc="0" locked="0" layoutInCell="1" allowOverlap="1" wp14:anchorId="7C80881F" wp14:editId="535BD0B4">
              <wp:simplePos x="0" y="0"/>
              <wp:positionH relativeFrom="column">
                <wp:posOffset>-23495</wp:posOffset>
              </wp:positionH>
              <wp:positionV relativeFrom="paragraph">
                <wp:posOffset>497</wp:posOffset>
              </wp:positionV>
              <wp:extent cx="5943600" cy="4457700"/>
              <wp:effectExtent l="0" t="0" r="0" b="0"/>
              <wp:wrapTopAndBottom/>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anchor>
          </w:drawing>
        </w:r>
      </w:ins>
      <w:del w:id="775" w:author="Blake Actkinson" w:date="2022-09-07T21:02:00Z">
        <w:r w:rsidR="00C829A5" w:rsidDel="00060F6E">
          <w:rPr>
            <w:b/>
            <w:bCs/>
            <w:noProof/>
          </w:rPr>
          <w:drawing>
            <wp:inline distT="0" distB="0" distL="0" distR="0" wp14:anchorId="0B50D05D" wp14:editId="618A4B79">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del>
    </w:p>
    <w:p w14:paraId="536D0A4D" w14:textId="67AB75A3" w:rsidR="00C829A5" w:rsidRDefault="00C829A5">
      <w:pPr>
        <w:pStyle w:val="TAMainText"/>
        <w:ind w:firstLine="0"/>
        <w:pPrChange w:id="776" w:author="Blake Actkinson" w:date="2022-09-07T21:04:00Z">
          <w:pPr>
            <w:pStyle w:val="VAFigureCaption"/>
          </w:pPr>
        </w:pPrChange>
      </w:pPr>
      <w:r w:rsidRPr="00C829A5">
        <w:rPr>
          <w:b/>
          <w:bCs/>
        </w:rPr>
        <w:t>Figure 6.</w:t>
      </w:r>
      <w:r>
        <w:t xml:space="preserve"> Map depicting analyzed census tracts colored by their calculated CO</w:t>
      </w:r>
      <w:r>
        <w:rPr>
          <w:vertAlign w:val="subscript"/>
        </w:rPr>
        <w:t>2</w:t>
      </w:r>
      <w:r>
        <w:t xml:space="preserve"> anomaly detection probabilities (%). </w:t>
      </w:r>
      <w:proofErr w:type="spellStart"/>
      <w:r>
        <w:t>Basemap</w:t>
      </w:r>
      <w:proofErr w:type="spellEnd"/>
      <w:r>
        <w:t xml:space="preserve">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593DE02E" w:rsidR="00C829A5" w:rsidRDefault="00C829A5" w:rsidP="00C829A5">
      <w:del w:id="777" w:author="Blake Actkinson" w:date="2022-09-07T21:04:00Z">
        <w:r w:rsidDel="00060F6E">
          <w:rPr>
            <w:b/>
            <w:bCs/>
            <w:noProof/>
          </w:rPr>
          <w:lastRenderedPageBreak/>
          <w:drawing>
            <wp:inline distT="0" distB="0" distL="0" distR="0" wp14:anchorId="716EE9A7" wp14:editId="2D08A572">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del>
      <w:ins w:id="778" w:author="Blake Actkinson" w:date="2022-09-07T21:04:00Z">
        <w:r w:rsidR="00060F6E">
          <w:rPr>
            <w:noProof/>
          </w:rPr>
          <w:drawing>
            <wp:inline distT="0" distB="0" distL="0" distR="0" wp14:anchorId="35CE2BF7" wp14:editId="18466FC5">
              <wp:extent cx="5943600" cy="445770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w:t>
      </w:r>
      <w:proofErr w:type="spellStart"/>
      <w:r w:rsidR="005A7309">
        <w:t>Basemap</w:t>
      </w:r>
      <w:proofErr w:type="spellEnd"/>
      <w:r w:rsidR="005A7309">
        <w:t xml:space="preserve"> courtesy of Wikimedia. </w:t>
      </w:r>
    </w:p>
    <w:p w14:paraId="0AB97E55" w14:textId="0674A1C0"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w:t>
      </w:r>
      <w:proofErr w:type="spellStart"/>
      <w:r w:rsidR="000415D2">
        <w:t>Milby</w:t>
      </w:r>
      <w:proofErr w:type="spellEnd"/>
      <w:r w:rsidR="000415D2">
        <w:t xml:space="preserve"> Park, West Galena Park, Manchester, Clinton) are ranked the highest, with the </w:t>
      </w:r>
      <w:proofErr w:type="spellStart"/>
      <w:r w:rsidR="000415D2">
        <w:t>Milby</w:t>
      </w:r>
      <w:proofErr w:type="spellEnd"/>
      <w:r w:rsidR="000415D2">
        <w:t xml:space="preserve"> Park census tract </w:t>
      </w:r>
      <w:r w:rsidR="000415D2">
        <w:lastRenderedPageBreak/>
        <w:t>exhibiting the highest probability of encountering one of these anomaly types (10.6%) during the 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s</w:t>
      </w:r>
      <w:r w:rsidR="00793011">
        <w:t xml:space="preserve"> </w:t>
      </w:r>
      <w:r w:rsidR="000415D2">
        <w:t>removed from the analysis, neighborhoods in the eastern part of Houston stil</w:t>
      </w:r>
      <w:r w:rsidR="00EC4ED0">
        <w:t>l</w:t>
      </w:r>
      <w:r w:rsidR="000415D2">
        <w:t xml:space="preserve"> rank consistently higher than those neighborhoods in the western part of Houston. The mapped census tracts</w:t>
      </w:r>
      <w:ins w:id="779" w:author="Blake Actkinson" w:date="2022-09-05T21:00:00Z">
        <w:r w:rsidR="005D6B89">
          <w:t xml:space="preserve"> show</w:t>
        </w:r>
      </w:ins>
      <w:del w:id="780" w:author="Blake Actkinson" w:date="2022-09-05T21:00:00Z">
        <w:r w:rsidR="000415D2" w:rsidDel="005D6B89">
          <w:delText xml:space="preserve"> highlight</w:delText>
        </w:r>
      </w:del>
      <w:r w:rsidR="000415D2">
        <w:t xml:space="preserve"> spatial discrepancies </w:t>
      </w:r>
      <w:ins w:id="781" w:author="Blake Actkinson" w:date="2022-09-05T21:01:00Z">
        <w:r w:rsidR="005D6B89">
          <w:t xml:space="preserve">between </w:t>
        </w:r>
      </w:ins>
      <w:del w:id="782" w:author="Blake Actkinson" w:date="2022-09-05T21:01:00Z">
        <w:r w:rsidR="000415D2" w:rsidDel="005D6B89">
          <w:delText xml:space="preserve">in that some areas are </w:delText>
        </w:r>
      </w:del>
      <w:r w:rsidR="000415D2">
        <w:t>CO</w:t>
      </w:r>
      <w:r w:rsidR="000415D2">
        <w:rPr>
          <w:vertAlign w:val="subscript"/>
        </w:rPr>
        <w:t>2</w:t>
      </w:r>
      <w:r w:rsidR="000415D2">
        <w:t xml:space="preserve"> dominated and </w:t>
      </w:r>
      <w:del w:id="783" w:author="Blake Actkinson" w:date="2022-09-05T21:01:00Z">
        <w:r w:rsidR="000415D2" w:rsidDel="005D6B89">
          <w:delText xml:space="preserve">others are </w:delText>
        </w:r>
      </w:del>
      <w:r w:rsidR="000415D2">
        <w:t xml:space="preserve">BC/UFP dominated </w:t>
      </w:r>
      <w:ins w:id="784" w:author="Blake Actkinson" w:date="2022-09-05T21:01:00Z">
        <w:r w:rsidR="005D6B89">
          <w:t xml:space="preserve">areas </w:t>
        </w:r>
      </w:ins>
      <w:r w:rsidR="000415D2">
        <w:t>with respect to probability of anom</w:t>
      </w:r>
      <w:r w:rsidR="00214845">
        <w:t>a</w:t>
      </w:r>
      <w:r w:rsidR="000415D2">
        <w:t xml:space="preserve">ly type detection. Table 2 </w:t>
      </w:r>
      <w:r w:rsidR="004D4CF0">
        <w:t>c</w:t>
      </w:r>
      <w:r w:rsidR="000415D2">
        <w:t>ontains probabilities of detecting each anomaly type by census tract which underscores these spatial disparities. For example, the bold, italicized ent</w:t>
      </w:r>
      <w:r w:rsidR="00CE6EF8">
        <w:t>ri</w:t>
      </w:r>
      <w:r w:rsidR="000415D2">
        <w:t xml:space="preserve">es in Table 2 indicate a </w:t>
      </w:r>
      <m:oMath>
        <m:r>
          <w:rPr>
            <w:rFonts w:ascii="Cambria Math" w:hAnsi="Cambria Math"/>
          </w:rPr>
          <m:t>≈</m:t>
        </m:r>
      </m:oMath>
      <w:r w:rsidR="000415D2">
        <w:t xml:space="preserve"> 10x greater chance of </w:t>
      </w:r>
      <w:r w:rsidR="00B5522F">
        <w:t>encountering</w:t>
      </w:r>
      <w:r w:rsidR="000415D2">
        <w:t xml:space="preserve"> a BC/UFP anomaly type in the Manchester census tract compared to the North Rice census tract. </w:t>
      </w:r>
      <w:bookmarkStart w:id="785" w:name="_Hlk113552999"/>
      <w:r w:rsidR="000415D2">
        <w:t>These disparities, and the presented evidence suggesting that the BC/UFP anomalies are closely related to heavy-duty vehicles, are consistent with previous modeling s</w:t>
      </w:r>
      <w:r w:rsidR="006277EF">
        <w:t>tu</w:t>
      </w:r>
      <w:r w:rsidR="009B054B">
        <w:t>di</w:t>
      </w:r>
      <w:del w:id="786" w:author="Blake Actkinson" w:date="2022-09-08T18:09:00Z">
        <w:r w:rsidR="000415D2" w:rsidDel="009B054B">
          <w:delText>id</w:delText>
        </w:r>
      </w:del>
      <w:r w:rsidR="000415D2">
        <w:t>es that show large contributions of heavy-duty vehicles to air pollution in Houston’s Ship Channel (HSC) neighborhoods</w:t>
      </w:r>
      <w:ins w:id="787" w:author="Blake Actkinson" w:date="2022-09-05T21:01:00Z">
        <w:r w:rsidR="005D6B89">
          <w:t xml:space="preserve"> and previous work pointing out elev</w:t>
        </w:r>
      </w:ins>
      <w:ins w:id="788" w:author="Blake Actkinson" w:date="2022-09-05T21:02:00Z">
        <w:r w:rsidR="005D6B89">
          <w:t>ated heavy-duty vehicle activity in the Ship Channel area</w:t>
        </w:r>
      </w:ins>
      <w:r w:rsidR="000415D2">
        <w:t>.</w:t>
      </w:r>
      <w:r w:rsidR="005271E6">
        <w:fldChar w:fldCharType="begin"/>
      </w:r>
      <w:r w:rsidR="00B90104">
        <w:instrText xml:space="preserve"> ADDIN ZOTERO_ITEM CSL_CITATION {"citationID":"ojystm3g","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5271E6">
        <w:fldChar w:fldCharType="separate"/>
      </w:r>
      <w:r w:rsidR="00B90104" w:rsidRPr="00B90104">
        <w:rPr>
          <w:szCs w:val="24"/>
          <w:vertAlign w:val="superscript"/>
        </w:rPr>
        <w:t>23,24</w:t>
      </w:r>
      <w:r w:rsidR="005271E6">
        <w:fldChar w:fldCharType="end"/>
      </w:r>
      <w:bookmarkEnd w:id="785"/>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t>DISCUSSION AND FUTURE DIRECTIONS</w:t>
      </w:r>
    </w:p>
    <w:p w14:paraId="4C57E34C" w14:textId="1FEAA678" w:rsidR="000415D2" w:rsidRDefault="000415D2" w:rsidP="000415D2">
      <w:pPr>
        <w:pStyle w:val="TAMainText"/>
        <w:rPr>
          <w:ins w:id="789" w:author="Blake Actkinson" w:date="2022-09-02T17:54:00Z"/>
        </w:rPr>
      </w:pPr>
      <w:bookmarkStart w:id="790" w:name="_Hlk113553027"/>
      <w:r>
        <w:t>We discuss the successful development of a new approach to detect plumes in mobile monitoring time series using an anomaly detection algorithm based on DBSCAN</w:t>
      </w:r>
      <w:ins w:id="791" w:author="Blake Actkinson" w:date="2022-08-21T12:05:00Z">
        <w:r w:rsidR="000276F9">
          <w:t xml:space="preserve"> and use the resulting analysis to derive anomaly frequencies representative of different emission impacts in different Houston nei</w:t>
        </w:r>
      </w:ins>
      <w:ins w:id="792" w:author="Blake Actkinson" w:date="2022-08-21T12:06:00Z">
        <w:r w:rsidR="000276F9">
          <w:t>ghborhoods</w:t>
        </w:r>
      </w:ins>
      <w:r>
        <w:t>.</w:t>
      </w:r>
      <w:bookmarkEnd w:id="790"/>
      <w:r>
        <w:t xml:space="preserve"> While previous work has implemented DBSCAN in conjunction with deep learning models to analyze satellite fine particulate matter measurements</w:t>
      </w:r>
      <w:r w:rsidR="005271E6">
        <w:fldChar w:fldCharType="begin"/>
      </w:r>
      <w:r w:rsidR="00B90104">
        <w:instrText xml:space="preserve"> ADDIN ZOTERO_ITEM CSL_CITATION {"citationID":"7akWALAC","properties":{"formattedCitation":"\\super 25\\nosupersub{}","plainCitation":"25","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90104" w:rsidRPr="00B90104">
        <w:rPr>
          <w:szCs w:val="24"/>
          <w:vertAlign w:val="superscript"/>
        </w:rPr>
        <w:t>25</w:t>
      </w:r>
      <w:r w:rsidR="005271E6">
        <w:fldChar w:fldCharType="end"/>
      </w:r>
      <w:r>
        <w:t xml:space="preserve"> or used it to define microenvironments in air pollution exposure contexts (e.g., home, work, or restaurant),</w:t>
      </w:r>
      <w:r w:rsidR="002648EA">
        <w:fldChar w:fldCharType="begin"/>
      </w:r>
      <w:r w:rsidR="00B90104">
        <w:instrText xml:space="preserve"> ADDIN ZOTERO_ITEM CSL_CITATION {"citationID":"NhyHYiKh","properties":{"formattedCitation":"\\super 26\\nosupersub{}","plainCitation":"26","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90104" w:rsidRPr="00B90104">
        <w:rPr>
          <w:szCs w:val="24"/>
          <w:vertAlign w:val="superscript"/>
        </w:rPr>
        <w:t>26</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del w:id="793" w:author="Blake Actkinson" w:date="2022-08-21T11:44:00Z">
        <w:r w:rsidR="00552BBA" w:rsidDel="007720C8">
          <w:delText xml:space="preserve">use </w:delText>
        </w:r>
      </w:del>
      <w:ins w:id="794" w:author="Blake Actkinson" w:date="2022-08-21T11:44:00Z">
        <w:r w:rsidR="007720C8">
          <w:t xml:space="preserve">show how </w:t>
        </w:r>
      </w:ins>
      <w:r w:rsidR="00552BBA">
        <w:t>th</w:t>
      </w:r>
      <w:ins w:id="795" w:author="Blake Actkinson" w:date="2022-08-21T11:44:00Z">
        <w:r w:rsidR="007720C8">
          <w:t>is</w:t>
        </w:r>
      </w:ins>
      <w:del w:id="796" w:author="Blake Actkinson" w:date="2022-08-21T11:44:00Z">
        <w:r w:rsidR="00552BBA" w:rsidDel="007720C8">
          <w:delText>e</w:delText>
        </w:r>
      </w:del>
      <w:r w:rsidR="00552BBA">
        <w:t xml:space="preserve"> </w:t>
      </w:r>
      <w:ins w:id="797" w:author="Blake Actkinson" w:date="2022-08-21T11:44:00Z">
        <w:r w:rsidR="007720C8">
          <w:t xml:space="preserve">approach </w:t>
        </w:r>
      </w:ins>
      <w:del w:id="798" w:author="Blake Actkinson" w:date="2022-08-21T11:44:00Z">
        <w:r w:rsidR="00552BBA" w:rsidDel="007720C8">
          <w:delText xml:space="preserve">algorithm to </w:delText>
        </w:r>
      </w:del>
      <w:r w:rsidR="00552BBA">
        <w:t>illustrate</w:t>
      </w:r>
      <w:ins w:id="799" w:author="Blake Actkinson" w:date="2022-08-21T11:44:00Z">
        <w:r w:rsidR="007720C8">
          <w:t>s</w:t>
        </w:r>
      </w:ins>
      <w:r w:rsidR="00552BBA">
        <w:t xml:space="preserve"> different emission </w:t>
      </w:r>
      <w:del w:id="800" w:author="Blake Actkinson" w:date="2022-08-21T11:44:00Z">
        <w:r w:rsidR="00552BBA" w:rsidDel="007720C8">
          <w:delText xml:space="preserve">profiles </w:delText>
        </w:r>
      </w:del>
      <w:ins w:id="801" w:author="Blake Actkinson" w:date="2022-08-21T11:44:00Z">
        <w:r w:rsidR="007720C8">
          <w:t xml:space="preserve">impacts </w:t>
        </w:r>
      </w:ins>
      <w:r w:rsidR="00552BBA">
        <w:t>in census tracts around the city of Houston</w:t>
      </w:r>
      <w:ins w:id="802" w:author="Blake Actkinson" w:date="2022-08-21T11:44:00Z">
        <w:r w:rsidR="00332F48">
          <w:t>.</w:t>
        </w:r>
      </w:ins>
      <w:del w:id="803" w:author="Blake Actkinson" w:date="2022-08-21T11:44:00Z">
        <w:r w:rsidR="00552BBA" w:rsidDel="00332F48">
          <w:delText xml:space="preserve"> and showcase disparities</w:delText>
        </w:r>
      </w:del>
      <w:r w:rsidR="00552BBA">
        <w:t xml:space="preserve">. Specifically, we show how BC/UFP anomaly </w:t>
      </w:r>
      <w:del w:id="804" w:author="Blake Actkinson" w:date="2022-08-21T11:45:00Z">
        <w:r w:rsidR="00552BBA" w:rsidDel="00B539DF">
          <w:delText xml:space="preserve">types </w:delText>
        </w:r>
      </w:del>
      <w:ins w:id="805" w:author="Blake Actkinson" w:date="2022-08-21T11:45:00Z">
        <w:r w:rsidR="00B539DF">
          <w:t>frequenc</w:t>
        </w:r>
      </w:ins>
      <w:ins w:id="806" w:author="Blake Actkinson" w:date="2022-08-27T10:29:00Z">
        <w:r w:rsidR="00861CF7">
          <w:t>i</w:t>
        </w:r>
      </w:ins>
      <w:ins w:id="807" w:author="Blake Actkinson" w:date="2022-08-21T11:45:00Z">
        <w:r w:rsidR="00B539DF">
          <w:t xml:space="preserve">es </w:t>
        </w:r>
      </w:ins>
      <w:r w:rsidR="00552BBA">
        <w:t xml:space="preserve">were </w:t>
      </w:r>
      <m:oMath>
        <m:r>
          <m:rPr>
            <m:nor/>
          </m:rPr>
          <w:rPr>
            <w:i/>
          </w:rPr>
          <m:t>≈</m:t>
        </m:r>
      </m:oMath>
      <w:r w:rsidR="00552BBA">
        <w:t xml:space="preserve"> 10x </w:t>
      </w:r>
      <w:del w:id="808" w:author="Blake Actkinson" w:date="2022-08-21T11:47:00Z">
        <w:r w:rsidR="00552BBA" w:rsidDel="006A5673">
          <w:delText>more likely</w:delText>
        </w:r>
      </w:del>
      <w:ins w:id="809" w:author="Blake Actkinson" w:date="2022-08-21T11:47:00Z">
        <w:r w:rsidR="006A5673">
          <w:t xml:space="preserve">greater </w:t>
        </w:r>
      </w:ins>
      <w:del w:id="810" w:author="Blake Actkinson" w:date="2022-08-21T11:47:00Z">
        <w:r w:rsidR="00552BBA" w:rsidDel="006A5673">
          <w:delText xml:space="preserve"> </w:delText>
        </w:r>
      </w:del>
      <w:del w:id="811" w:author="Blake Actkinson" w:date="2022-08-21T11:45:00Z">
        <w:r w:rsidR="00552BBA" w:rsidDel="009D10A8">
          <w:delText xml:space="preserve">to be detected </w:delText>
        </w:r>
      </w:del>
      <w:r w:rsidR="00552BBA">
        <w:t xml:space="preserve">in census tracts in the eastern part of Houston compared to neighborhoods in the western part of Houston. </w:t>
      </w:r>
      <w:bookmarkStart w:id="812" w:name="_Hlk113553067"/>
      <w:r w:rsidR="00552BBA">
        <w:t xml:space="preserve">While it is not definitive that this cluster type represents impacts from heavy-duty vehicles, for there is no observational evidence to connect those observations to those vehicle types directly, </w:t>
      </w:r>
      <w:del w:id="813" w:author="Blake Actkinson" w:date="2022-08-21T11:47:00Z">
        <w:r w:rsidR="00552BBA" w:rsidDel="001F31CD">
          <w:delText xml:space="preserve">the results </w:delText>
        </w:r>
      </w:del>
      <w:ins w:id="814" w:author="Blake Actkinson" w:date="2022-08-21T11:47:00Z">
        <w:r w:rsidR="001F31CD">
          <w:t xml:space="preserve">anomaly emission patterns </w:t>
        </w:r>
      </w:ins>
      <w:r w:rsidR="00552BBA">
        <w:t>are consistent with previously published studies analyzing emissions from light and heavy-duty vehicles (e.g. Larson et al.</w:t>
      </w:r>
      <w:r w:rsidR="002648EA">
        <w:fldChar w:fldCharType="begin"/>
      </w:r>
      <w:r w:rsidR="0074436B">
        <w:instrText xml:space="preserve"> ADDIN ZOTERO_ITEM CSL_CITATION {"citationID":"t6WH2u2W","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r w:rsidR="001F31CD">
        <w:t>.</w:t>
      </w:r>
      <w:r w:rsidR="00552BBA">
        <w:t xml:space="preserve"> </w:t>
      </w:r>
      <w:ins w:id="815" w:author="Blake Actkinson" w:date="2022-08-21T11:47:00Z">
        <w:r w:rsidR="003D5E52">
          <w:t>Previous studies h</w:t>
        </w:r>
      </w:ins>
      <w:ins w:id="816" w:author="Blake Actkinson" w:date="2022-08-21T11:48:00Z">
        <w:r w:rsidR="003D5E52">
          <w:t xml:space="preserve">ave also shown </w:t>
        </w:r>
      </w:ins>
      <w:del w:id="817" w:author="Blake Actkinson" w:date="2022-08-21T11:48:00Z">
        <w:r w:rsidR="00552BBA" w:rsidDel="0099683D">
          <w:delText xml:space="preserve">as well as with modeling studies elucidating </w:delText>
        </w:r>
      </w:del>
      <w:r w:rsidR="00552BBA">
        <w:t xml:space="preserve">the large impacts of trucking on </w:t>
      </w:r>
      <w:ins w:id="818" w:author="Blake Actkinson" w:date="2022-08-27T10:30:00Z">
        <w:r w:rsidR="003D41A1">
          <w:t xml:space="preserve">pollution </w:t>
        </w:r>
      </w:ins>
      <w:del w:id="819" w:author="Blake Actkinson" w:date="2022-08-27T10:30:00Z">
        <w:r w:rsidR="00552BBA" w:rsidDel="003D41A1">
          <w:delText xml:space="preserve">particulate matter formation </w:delText>
        </w:r>
      </w:del>
      <w:r w:rsidR="00552BBA">
        <w:t>in the HSC area</w:t>
      </w:r>
      <w:ins w:id="820" w:author="Blake Actkinson" w:date="2022-08-21T11:48:00Z">
        <w:r w:rsidR="0099683D">
          <w:t xml:space="preserve"> and have </w:t>
        </w:r>
        <w:r w:rsidR="00E63FC0">
          <w:t>raised environment</w:t>
        </w:r>
      </w:ins>
      <w:ins w:id="821" w:author="Blake Actkinson" w:date="2022-08-21T11:49:00Z">
        <w:r w:rsidR="00E63FC0">
          <w:t>al justice concerns with the burden of pollution from diesel-powered vehicle activity</w:t>
        </w:r>
      </w:ins>
      <w:r w:rsidR="00552BBA">
        <w:t>.</w:t>
      </w:r>
      <w:r w:rsidR="002648EA">
        <w:fldChar w:fldCharType="begin"/>
      </w:r>
      <w:r w:rsidR="00B90104">
        <w:instrText xml:space="preserve"> ADDIN ZOTERO_ITEM CSL_CITATION {"citationID":"WGf0l8Zz","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90104" w:rsidRPr="00B90104">
        <w:rPr>
          <w:szCs w:val="24"/>
          <w:vertAlign w:val="superscript"/>
        </w:rPr>
        <w:t>23,24</w:t>
      </w:r>
      <w:r w:rsidR="002648EA">
        <w:fldChar w:fldCharType="end"/>
      </w:r>
      <w:r w:rsidR="00552BBA">
        <w:t xml:space="preserve"> It is evident </w:t>
      </w:r>
      <w:ins w:id="822" w:author="Blake Actkinson" w:date="2022-09-02T18:05:00Z">
        <w:r w:rsidR="007167A8">
          <w:t xml:space="preserve">results from this work justify the need for additional investigation </w:t>
        </w:r>
      </w:ins>
      <w:del w:id="823" w:author="Blake Actkinson" w:date="2022-09-02T18:04:00Z">
        <w:r w:rsidR="00552BBA" w:rsidDel="007167A8">
          <w:delText xml:space="preserve">that more investigation </w:delText>
        </w:r>
      </w:del>
      <w:del w:id="824" w:author="Blake Actkinson" w:date="2022-09-02T18:05:00Z">
        <w:r w:rsidR="00552BBA" w:rsidDel="007167A8">
          <w:delText>is needed</w:delText>
        </w:r>
      </w:del>
      <w:r w:rsidR="00552BBA">
        <w:t xml:space="preserve"> into the trucking activity in HSC neighborhoods.</w:t>
      </w:r>
    </w:p>
    <w:p w14:paraId="41F5F736" w14:textId="295D8C10" w:rsidR="00FF2AFE" w:rsidRDefault="00FF2AFE" w:rsidP="000415D2">
      <w:pPr>
        <w:pStyle w:val="TAMainText"/>
      </w:pPr>
      <w:ins w:id="825" w:author="Blake Actkinson" w:date="2022-09-02T17:54:00Z">
        <w:r>
          <w:tab/>
          <w:t>From an exposure context, this algorithm could be incor</w:t>
        </w:r>
      </w:ins>
      <w:ins w:id="826" w:author="Blake Actkinson" w:date="2022-09-02T17:55:00Z">
        <w:r>
          <w:t xml:space="preserve">porated to </w:t>
        </w:r>
      </w:ins>
      <w:ins w:id="827" w:author="Blake Actkinson" w:date="2022-09-02T17:58:00Z">
        <w:r>
          <w:t xml:space="preserve">help short-term exposure studies. Clustered anomalies could be grouped into source categories to facilitate </w:t>
        </w:r>
      </w:ins>
      <w:ins w:id="828" w:author="Blake Actkinson" w:date="2022-09-02T17:59:00Z">
        <w:r>
          <w:t xml:space="preserve">simple exposure </w:t>
        </w:r>
        <w:r>
          <w:lastRenderedPageBreak/>
          <w:t xml:space="preserve">estimates from different sources. Breaking things down into nearby sources will help determine whether some sources are more harmful to health than other sources, a remaining question in exposure contexts. </w:t>
        </w:r>
      </w:ins>
      <w:ins w:id="829" w:author="Blake Actkinson" w:date="2022-09-02T18:03:00Z">
        <w:r w:rsidR="00937403">
          <w:t>Additionally, census-tract weighted probabilities of an anomaly could be employed in random walk simulations of air pollution exposure. Future work would focus on</w:t>
        </w:r>
      </w:ins>
      <w:ins w:id="830" w:author="Blake Actkinson" w:date="2022-09-06T20:15:00Z">
        <w:r w:rsidR="00D34507">
          <w:t xml:space="preserve"> addressing conditional dependency inherent in anomaly detection to develop probability-based exposure estimates</w:t>
        </w:r>
      </w:ins>
      <w:ins w:id="831" w:author="Blake Actkinson" w:date="2022-09-02T18:04:00Z">
        <w:r w:rsidR="00937403">
          <w:t xml:space="preserve">. </w:t>
        </w:r>
      </w:ins>
    </w:p>
    <w:bookmarkEnd w:id="812"/>
    <w:p w14:paraId="32F11005" w14:textId="2B70F72B" w:rsidR="00552BBA" w:rsidRPr="000415D2" w:rsidRDefault="00552BBA" w:rsidP="000415D2">
      <w:pPr>
        <w:pStyle w:val="TAMainText"/>
      </w:pPr>
      <w:r>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74436B">
        <w:instrText xml:space="preserve"> ADDIN ZOTERO_ITEM CSL_CITATION {"citationID":"3B02thlB","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74436B">
        <w:instrText xml:space="preserve"> ADDIN ZOTERO_ITEM CSL_CITATION {"citationID":"W6xLHM7g","properties":{"formattedCitation":"\\super 5,9\\nosupersub{}","plainCitation":"5,9","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3F8EAE8C" w14:textId="77777777"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t>Corresponding Author</w:t>
      </w:r>
    </w:p>
    <w:p w14:paraId="690FAD71" w14:textId="77777777" w:rsidR="00F47700" w:rsidRDefault="00F47700" w:rsidP="00F47700">
      <w:pPr>
        <w:pStyle w:val="FACorrespondingAuthorFootnote"/>
      </w:pPr>
      <w:r>
        <w:lastRenderedPageBreak/>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2C578099" w:rsidR="00F47700" w:rsidRDefault="00F47700" w:rsidP="00F47700">
      <w:pPr>
        <w:pStyle w:val="TAMainText"/>
        <w:ind w:firstLine="0"/>
      </w:pPr>
      <w:r>
        <w:t>The following R packages were used in the analysis and visualization of results: tidyverse,</w:t>
      </w:r>
      <w:r>
        <w:fldChar w:fldCharType="begin"/>
      </w:r>
      <w:r w:rsidR="00B90104">
        <w:instrText xml:space="preserve"> ADDIN ZOTERO_ITEM CSL_CITATION {"citationID":"YjH92MDz","properties":{"formattedCitation":"\\super 15\\nosupersub{}","plainCitation":"15","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B90104" w:rsidRPr="00B90104">
        <w:rPr>
          <w:szCs w:val="24"/>
          <w:vertAlign w:val="superscript"/>
        </w:rPr>
        <w:t>15</w:t>
      </w:r>
      <w:r>
        <w:fldChar w:fldCharType="end"/>
      </w:r>
      <w:r>
        <w:t xml:space="preserve"> ggpubr,</w:t>
      </w:r>
      <w:r>
        <w:fldChar w:fldCharType="begin"/>
      </w:r>
      <w:r w:rsidR="00B90104">
        <w:instrText xml:space="preserve"> ADDIN ZOTERO_ITEM CSL_CITATION {"citationID":"tO5wQL9p","properties":{"formattedCitation":"\\super 27\\nosupersub{}","plainCitation":"27","noteIndex":0},"citationItems":[{"id":776,"uris":["http://zotero.org/users/4282478/items/CS7AK6CQ"],"itemData":{"id":776,"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B90104" w:rsidRPr="00B90104">
        <w:rPr>
          <w:szCs w:val="24"/>
          <w:vertAlign w:val="superscript"/>
        </w:rPr>
        <w:t>27</w:t>
      </w:r>
      <w:r>
        <w:fldChar w:fldCharType="end"/>
      </w:r>
      <w:r>
        <w:t xml:space="preserve"> caret,</w:t>
      </w:r>
      <w:r>
        <w:fldChar w:fldCharType="begin"/>
      </w:r>
      <w:r w:rsidR="00B90104">
        <w:instrText xml:space="preserve"> ADDIN ZOTERO_ITEM CSL_CITATION {"citationID":"aKrKHoK1","properties":{"formattedCitation":"\\super 28\\nosupersub{}","plainCitation":"28","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B90104" w:rsidRPr="00B90104">
        <w:rPr>
          <w:szCs w:val="24"/>
          <w:vertAlign w:val="superscript"/>
        </w:rPr>
        <w:t>28</w:t>
      </w:r>
      <w:r>
        <w:fldChar w:fldCharType="end"/>
      </w:r>
      <w:r>
        <w:t xml:space="preserve"> dbscan,</w:t>
      </w:r>
      <w:r>
        <w:fldChar w:fldCharType="begin"/>
      </w:r>
      <w:r w:rsidR="00B90104">
        <w:instrText xml:space="preserve"> ADDIN ZOTERO_ITEM CSL_CITATION {"citationID":"jkH33hur","properties":{"formattedCitation":"\\super 12\\nosupersub{}","plainCitation":"12","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B90104" w:rsidRPr="00B90104">
        <w:rPr>
          <w:szCs w:val="24"/>
          <w:vertAlign w:val="superscript"/>
        </w:rPr>
        <w:t>12</w:t>
      </w:r>
      <w:r>
        <w:fldChar w:fldCharType="end"/>
      </w:r>
      <w:r>
        <w:t xml:space="preserve"> leaflet,</w:t>
      </w:r>
      <w:r>
        <w:fldChar w:fldCharType="begin"/>
      </w:r>
      <w:r w:rsidR="00B90104">
        <w:instrText xml:space="preserve"> ADDIN ZOTERO_ITEM CSL_CITATION {"citationID":"WDG6dGnl","properties":{"formattedCitation":"\\super 29\\nosupersub{}","plainCitation":"29","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00B90104" w:rsidRPr="00B90104">
        <w:rPr>
          <w:szCs w:val="24"/>
          <w:vertAlign w:val="superscript"/>
        </w:rPr>
        <w:t>29</w:t>
      </w:r>
      <w:r>
        <w:fldChar w:fldCharType="end"/>
      </w:r>
      <w:r>
        <w:t xml:space="preserve"> leafem,</w:t>
      </w:r>
      <w:r>
        <w:fldChar w:fldCharType="begin"/>
      </w:r>
      <w:r w:rsidR="00B90104">
        <w:instrText xml:space="preserve"> ADDIN ZOTERO_ITEM CSL_CITATION {"citationID":"fQ6PzGzR","properties":{"formattedCitation":"\\super 30\\nosupersub{}","plainCitation":"30","noteIndex":0},"citationItems":[{"id":774,"uris":["http://zotero.org/users/4282478/items/WEYF7NH5"],"itemData":{"id":774,"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B90104" w:rsidRPr="00B90104">
        <w:rPr>
          <w:szCs w:val="24"/>
          <w:vertAlign w:val="superscript"/>
        </w:rPr>
        <w:t>30</w:t>
      </w:r>
      <w:r>
        <w:fldChar w:fldCharType="end"/>
      </w:r>
      <w:r>
        <w:t xml:space="preserve"> sf,</w:t>
      </w:r>
      <w:r>
        <w:fldChar w:fldCharType="begin"/>
      </w:r>
      <w:r w:rsidR="00B90104">
        <w:instrText xml:space="preserve"> ADDIN ZOTERO_ITEM CSL_CITATION {"citationID":"Y1MjPo4u","properties":{"formattedCitation":"\\super 17\\nosupersub{}","plainCitation":"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B90104" w:rsidRPr="00B90104">
        <w:rPr>
          <w:szCs w:val="24"/>
          <w:vertAlign w:val="superscript"/>
        </w:rPr>
        <w:t>17</w:t>
      </w:r>
      <w:r>
        <w:fldChar w:fldCharType="end"/>
      </w:r>
      <w:r>
        <w:t xml:space="preserve"> mapview,</w:t>
      </w:r>
      <w:r>
        <w:fldChar w:fldCharType="begin"/>
      </w:r>
      <w:r w:rsidR="00B90104">
        <w:instrText xml:space="preserve"> ADDIN ZOTERO_ITEM CSL_CITATION {"citationID":"YR8Hyu31","properties":{"formattedCitation":"\\super 31\\nosupersub{}","plainCitation":"31","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B90104" w:rsidRPr="00B90104">
        <w:rPr>
          <w:szCs w:val="24"/>
          <w:vertAlign w:val="superscript"/>
        </w:rPr>
        <w:t>31</w:t>
      </w:r>
      <w:r>
        <w:fldChar w:fldCharType="end"/>
      </w:r>
      <w:r>
        <w:t xml:space="preserve"> scattermore,</w:t>
      </w:r>
      <w:r>
        <w:fldChar w:fldCharType="begin"/>
      </w:r>
      <w:r w:rsidR="00B90104">
        <w:instrText xml:space="preserve"> ADDIN ZOTERO_ITEM CSL_CITATION {"citationID":"WehBrmhZ","properties":{"formattedCitation":"\\super 14\\nosupersub{}","plainCitation":"14","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B90104" w:rsidRPr="00B90104">
        <w:rPr>
          <w:szCs w:val="24"/>
          <w:vertAlign w:val="superscript"/>
        </w:rPr>
        <w:t>14</w:t>
      </w:r>
      <w:r>
        <w:fldChar w:fldCharType="end"/>
      </w:r>
      <w:r>
        <w:t xml:space="preserve"> base,</w:t>
      </w:r>
      <w:r>
        <w:fldChar w:fldCharType="begin"/>
      </w:r>
      <w:r w:rsidR="00B90104">
        <w:instrText xml:space="preserve"> ADDIN ZOTERO_ITEM CSL_CITATION {"citationID":"DQYjHfy3","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B90104" w:rsidRPr="00B90104">
        <w:rPr>
          <w:szCs w:val="24"/>
          <w:vertAlign w:val="superscript"/>
        </w:rPr>
        <w:t>13</w:t>
      </w:r>
      <w:r>
        <w:fldChar w:fldCharType="end"/>
      </w:r>
      <w:r>
        <w:t xml:space="preserve"> and data.table.</w:t>
      </w:r>
      <w:r>
        <w:fldChar w:fldCharType="begin"/>
      </w:r>
      <w:r w:rsidR="00B90104">
        <w:instrText xml:space="preserve"> ADDIN ZOTERO_ITEM CSL_CITATION {"citationID":"LhociDO1","properties":{"formattedCitation":"\\super 32\\nosupersub{}","plainCitation":"32","noteIndex":0},"citationItems":[{"id":779,"uris":["http://zotero.org/users/4282478/items/L7QKTDQE"],"itemData":{"id":779,"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B90104" w:rsidRPr="00B90104">
        <w:rPr>
          <w:szCs w:val="24"/>
          <w:vertAlign w:val="superscript"/>
        </w:rPr>
        <w:t>32</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w:t>
      </w:r>
      <w:proofErr w:type="spellStart"/>
      <w:r>
        <w:t>Zenodo</w:t>
      </w:r>
      <w:proofErr w:type="spellEnd"/>
      <w:r>
        <w:t xml:space="preserve"> repository: </w:t>
      </w:r>
      <w:hyperlink r:id="rId20"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21"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22"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2C40F562" w14:textId="77777777" w:rsidR="00BE7669" w:rsidRPr="00BE7669" w:rsidRDefault="00940290" w:rsidP="00BE7669">
      <w:pPr>
        <w:pStyle w:val="Bibliography"/>
      </w:pPr>
      <w:r>
        <w:fldChar w:fldCharType="begin"/>
      </w:r>
      <w:r>
        <w:instrText xml:space="preserve"> ADDIN ZOTERO_BIBL {"uncited":[],"omitted":[],"custom":[]} CSL_BIBLIOGRAPHY </w:instrText>
      </w:r>
      <w:r>
        <w:fldChar w:fldCharType="separate"/>
      </w:r>
      <w:r w:rsidR="00BE7669" w:rsidRPr="00BE7669">
        <w:t>(1)</w:t>
      </w:r>
      <w:r w:rsidR="00BE7669" w:rsidRPr="00BE7669">
        <w:tab/>
        <w:t xml:space="preserve">Larson, T.; Gould, T.; Riley, E. A.; Austin, E.; </w:t>
      </w:r>
      <w:proofErr w:type="spellStart"/>
      <w:r w:rsidR="00BE7669" w:rsidRPr="00BE7669">
        <w:t>Fintzi</w:t>
      </w:r>
      <w:proofErr w:type="spellEnd"/>
      <w:r w:rsidR="00BE7669" w:rsidRPr="00BE7669">
        <w:t xml:space="preserve">, J.; Sheppard, L.; Yost, M.; Simpson, C. Ambient Air Quality Measurements from a Continuously Moving Mobile Platform: Estimation of Area-Wide, Fuel-Based, Mobile Source Emission Factors Using Absolute Principal Component Scores. </w:t>
      </w:r>
      <w:r w:rsidR="00BE7669" w:rsidRPr="00BE7669">
        <w:rPr>
          <w:i/>
          <w:iCs/>
        </w:rPr>
        <w:t>Atmos. Environ.</w:t>
      </w:r>
      <w:r w:rsidR="00BE7669" w:rsidRPr="00BE7669">
        <w:t xml:space="preserve"> </w:t>
      </w:r>
      <w:r w:rsidR="00BE7669" w:rsidRPr="00BE7669">
        <w:rPr>
          <w:b/>
          <w:bCs/>
        </w:rPr>
        <w:t>2017</w:t>
      </w:r>
      <w:r w:rsidR="00BE7669" w:rsidRPr="00BE7669">
        <w:t xml:space="preserve">, </w:t>
      </w:r>
      <w:r w:rsidR="00BE7669" w:rsidRPr="00BE7669">
        <w:rPr>
          <w:i/>
          <w:iCs/>
        </w:rPr>
        <w:t>152</w:t>
      </w:r>
      <w:r w:rsidR="00BE7669" w:rsidRPr="00BE7669">
        <w:t>, 201–211. https://doi.org/10.1016/j.atmosenv.2016.12.037.</w:t>
      </w:r>
    </w:p>
    <w:p w14:paraId="53127349" w14:textId="77777777" w:rsidR="00BE7669" w:rsidRPr="00BE7669" w:rsidRDefault="00BE7669" w:rsidP="00BE7669">
      <w:pPr>
        <w:pStyle w:val="Bibliography"/>
      </w:pPr>
      <w:r w:rsidRPr="00BE7669">
        <w:t>(2)</w:t>
      </w:r>
      <w:r w:rsidRPr="00BE7669">
        <w:tab/>
        <w:t xml:space="preserve">Messier, K. P.; Chambliss, S. E.; </w:t>
      </w:r>
      <w:proofErr w:type="spellStart"/>
      <w:r w:rsidRPr="00BE7669">
        <w:t>Gani</w:t>
      </w:r>
      <w:proofErr w:type="spellEnd"/>
      <w:r w:rsidRPr="00BE7669">
        <w:t xml:space="preserve">, S.; Alvarez, R.; </w:t>
      </w:r>
      <w:proofErr w:type="spellStart"/>
      <w:r w:rsidRPr="00BE7669">
        <w:t>Brauer</w:t>
      </w:r>
      <w:proofErr w:type="spellEnd"/>
      <w:r w:rsidRPr="00BE7669">
        <w:t xml:space="preserve">, M.; Choi, J. J.; Hamburg, S. P.; </w:t>
      </w:r>
      <w:proofErr w:type="spellStart"/>
      <w:r w:rsidRPr="00BE7669">
        <w:t>Kerckhoffs</w:t>
      </w:r>
      <w:proofErr w:type="spellEnd"/>
      <w:r w:rsidRPr="00BE7669">
        <w:t xml:space="preserve">, J.; </w:t>
      </w:r>
      <w:proofErr w:type="spellStart"/>
      <w:r w:rsidRPr="00BE7669">
        <w:t>LaFranchi</w:t>
      </w:r>
      <w:proofErr w:type="spellEnd"/>
      <w:r w:rsidRPr="00BE7669">
        <w:t xml:space="preserve">, B.; </w:t>
      </w:r>
      <w:proofErr w:type="spellStart"/>
      <w:r w:rsidRPr="00BE7669">
        <w:t>Lunden</w:t>
      </w:r>
      <w:proofErr w:type="spellEnd"/>
      <w:r w:rsidRPr="00BE7669">
        <w:t xml:space="preserve">, M. M.; Marshall, J. D.; Portier, C. J.; Roy, A.; </w:t>
      </w:r>
      <w:proofErr w:type="spellStart"/>
      <w:r w:rsidRPr="00BE7669">
        <w:t>Szpiro</w:t>
      </w:r>
      <w:proofErr w:type="spellEnd"/>
      <w:r w:rsidRPr="00BE7669">
        <w:t xml:space="preserve">, A. A.; Vermeulen, R. C. H.; </w:t>
      </w:r>
      <w:proofErr w:type="spellStart"/>
      <w:r w:rsidRPr="00BE7669">
        <w:t>Apte</w:t>
      </w:r>
      <w:proofErr w:type="spellEnd"/>
      <w:r w:rsidRPr="00BE7669">
        <w:t xml:space="preserve">, J. S. Mapping Air Pollution with Google Street View Cars: Efficient Approaches with Mobile Monitoring and Land Use Regression. </w:t>
      </w:r>
      <w:r w:rsidRPr="00BE7669">
        <w:rPr>
          <w:i/>
          <w:iCs/>
        </w:rPr>
        <w:t>Environ. Sci. Technol.</w:t>
      </w:r>
      <w:r w:rsidRPr="00BE7669">
        <w:t xml:space="preserve"> </w:t>
      </w:r>
      <w:r w:rsidRPr="00BE7669">
        <w:rPr>
          <w:b/>
          <w:bCs/>
        </w:rPr>
        <w:t>2018</w:t>
      </w:r>
      <w:r w:rsidRPr="00BE7669">
        <w:t xml:space="preserve">, </w:t>
      </w:r>
      <w:r w:rsidRPr="00BE7669">
        <w:rPr>
          <w:i/>
          <w:iCs/>
        </w:rPr>
        <w:t>52</w:t>
      </w:r>
      <w:r w:rsidRPr="00BE7669">
        <w:t xml:space="preserve"> (21), 12563–12572. https://doi.org/10.1021/acs.est.8b03395.</w:t>
      </w:r>
    </w:p>
    <w:p w14:paraId="05DDAAB0" w14:textId="77777777" w:rsidR="00BE7669" w:rsidRPr="00BE7669" w:rsidRDefault="00BE7669" w:rsidP="00BE7669">
      <w:pPr>
        <w:pStyle w:val="Bibliography"/>
      </w:pPr>
      <w:r w:rsidRPr="00BE7669">
        <w:t>(3)</w:t>
      </w:r>
      <w:r w:rsidRPr="00BE7669">
        <w:tab/>
        <w:t xml:space="preserve">Qi, M.; Hankey, S. Using Street View Imagery to Predict Street-Level Particulate Air Pollution. </w:t>
      </w:r>
      <w:r w:rsidRPr="00BE7669">
        <w:rPr>
          <w:i/>
          <w:iCs/>
        </w:rPr>
        <w:t>Environ. Sci. Technol.</w:t>
      </w:r>
      <w:r w:rsidRPr="00BE7669">
        <w:t xml:space="preserve"> </w:t>
      </w:r>
      <w:r w:rsidRPr="00BE7669">
        <w:rPr>
          <w:b/>
          <w:bCs/>
        </w:rPr>
        <w:t>2021</w:t>
      </w:r>
      <w:r w:rsidRPr="00BE7669">
        <w:t xml:space="preserve">, </w:t>
      </w:r>
      <w:r w:rsidRPr="00BE7669">
        <w:rPr>
          <w:i/>
          <w:iCs/>
        </w:rPr>
        <w:t>55</w:t>
      </w:r>
      <w:r w:rsidRPr="00BE7669">
        <w:t xml:space="preserve"> (4), 2695–2704. https://doi.org/10.1021/acs.est.0c05572.</w:t>
      </w:r>
    </w:p>
    <w:p w14:paraId="23E9DC62" w14:textId="77777777" w:rsidR="00BE7669" w:rsidRPr="00BE7669" w:rsidRDefault="00BE7669" w:rsidP="00BE7669">
      <w:pPr>
        <w:pStyle w:val="Bibliography"/>
      </w:pPr>
      <w:r w:rsidRPr="00BE7669">
        <w:t>(4)</w:t>
      </w:r>
      <w:r w:rsidRPr="00BE7669">
        <w:tab/>
        <w:t xml:space="preserve">Hagler, G. S. W.; Lin, M.-Y.; </w:t>
      </w:r>
      <w:proofErr w:type="spellStart"/>
      <w:r w:rsidRPr="00BE7669">
        <w:t>Khlystov</w:t>
      </w:r>
      <w:proofErr w:type="spellEnd"/>
      <w:r w:rsidRPr="00BE7669">
        <w:t xml:space="preserve">, A.; </w:t>
      </w:r>
      <w:proofErr w:type="spellStart"/>
      <w:r w:rsidRPr="00BE7669">
        <w:t>Baldauf</w:t>
      </w:r>
      <w:proofErr w:type="spellEnd"/>
      <w:r w:rsidRPr="00BE7669">
        <w:t xml:space="preserve">, R. W.; Isakov, V.; Faircloth, J.; Jackson, L. E. Field Investigation of Roadside Vegetative and Structural Barrier Impact on Near-Road Ultrafine Particle Concentrations under a Variety of Wind Conditions. </w:t>
      </w:r>
      <w:r w:rsidRPr="00BE7669">
        <w:rPr>
          <w:i/>
          <w:iCs/>
        </w:rPr>
        <w:t>Sci. Total Environ.</w:t>
      </w:r>
      <w:r w:rsidRPr="00BE7669">
        <w:t xml:space="preserve"> </w:t>
      </w:r>
      <w:r w:rsidRPr="00BE7669">
        <w:rPr>
          <w:b/>
          <w:bCs/>
        </w:rPr>
        <w:t>2012</w:t>
      </w:r>
      <w:r w:rsidRPr="00BE7669">
        <w:t xml:space="preserve">, </w:t>
      </w:r>
      <w:r w:rsidRPr="00BE7669">
        <w:rPr>
          <w:i/>
          <w:iCs/>
        </w:rPr>
        <w:t>419</w:t>
      </w:r>
      <w:r w:rsidRPr="00BE7669">
        <w:t>, 7–15. https://doi.org/10.1016/j.scitotenv.2011.12.002.</w:t>
      </w:r>
    </w:p>
    <w:p w14:paraId="5DB86927" w14:textId="77777777" w:rsidR="00BE7669" w:rsidRPr="00BE7669" w:rsidRDefault="00BE7669" w:rsidP="00BE7669">
      <w:pPr>
        <w:pStyle w:val="Bibliography"/>
      </w:pPr>
      <w:r w:rsidRPr="00BE7669">
        <w:t>(5)</w:t>
      </w:r>
      <w:r w:rsidRPr="00BE7669">
        <w:tab/>
      </w:r>
      <w:proofErr w:type="spellStart"/>
      <w:r w:rsidRPr="00BE7669">
        <w:t>Drewnick</w:t>
      </w:r>
      <w:proofErr w:type="spellEnd"/>
      <w:r w:rsidRPr="00BE7669">
        <w:t xml:space="preserve">, F.; </w:t>
      </w:r>
      <w:proofErr w:type="spellStart"/>
      <w:r w:rsidRPr="00BE7669">
        <w:t>Böttger</w:t>
      </w:r>
      <w:proofErr w:type="spellEnd"/>
      <w:r w:rsidRPr="00BE7669">
        <w:t xml:space="preserve">, T.; von der </w:t>
      </w:r>
      <w:proofErr w:type="spellStart"/>
      <w:r w:rsidRPr="00BE7669">
        <w:t>Weiden-Reinmüller</w:t>
      </w:r>
      <w:proofErr w:type="spellEnd"/>
      <w:r w:rsidRPr="00BE7669">
        <w:t xml:space="preserve">, S.-L.; Zorn, S. R.; </w:t>
      </w:r>
      <w:proofErr w:type="spellStart"/>
      <w:r w:rsidRPr="00BE7669">
        <w:t>Klimach</w:t>
      </w:r>
      <w:proofErr w:type="spellEnd"/>
      <w:r w:rsidRPr="00BE7669">
        <w:t xml:space="preserve">, T.; Schneider, J.; </w:t>
      </w:r>
      <w:proofErr w:type="spellStart"/>
      <w:r w:rsidRPr="00BE7669">
        <w:t>Borrmann</w:t>
      </w:r>
      <w:proofErr w:type="spellEnd"/>
      <w:r w:rsidRPr="00BE7669">
        <w:t xml:space="preserve">, S. Design of a Mobile Aerosol Research Laboratory and Data Processing Tools for Effective Stationary and Mobile Field Measurements. </w:t>
      </w:r>
      <w:r w:rsidRPr="00BE7669">
        <w:rPr>
          <w:i/>
          <w:iCs/>
        </w:rPr>
        <w:t>Atmospheric Meas. Tech.</w:t>
      </w:r>
      <w:r w:rsidRPr="00BE7669">
        <w:t xml:space="preserve"> </w:t>
      </w:r>
      <w:r w:rsidRPr="00BE7669">
        <w:rPr>
          <w:b/>
          <w:bCs/>
        </w:rPr>
        <w:t>2012</w:t>
      </w:r>
      <w:r w:rsidRPr="00BE7669">
        <w:t xml:space="preserve">, </w:t>
      </w:r>
      <w:r w:rsidRPr="00BE7669">
        <w:rPr>
          <w:i/>
          <w:iCs/>
        </w:rPr>
        <w:t>5</w:t>
      </w:r>
      <w:r w:rsidRPr="00BE7669">
        <w:t xml:space="preserve"> (6), 1443–1457. https://doi.org/10.5194/amt-5-1443-2012.</w:t>
      </w:r>
    </w:p>
    <w:p w14:paraId="06A6D6F0" w14:textId="77777777" w:rsidR="00BE7669" w:rsidRPr="00BE7669" w:rsidRDefault="00BE7669" w:rsidP="00BE7669">
      <w:pPr>
        <w:pStyle w:val="Bibliography"/>
      </w:pPr>
      <w:r w:rsidRPr="00BE7669">
        <w:t>(6)</w:t>
      </w:r>
      <w:r w:rsidRPr="00BE7669">
        <w:tab/>
        <w:t xml:space="preserve">Ester, M.; </w:t>
      </w:r>
      <w:proofErr w:type="spellStart"/>
      <w:r w:rsidRPr="00BE7669">
        <w:t>Kriegel</w:t>
      </w:r>
      <w:proofErr w:type="spellEnd"/>
      <w:r w:rsidRPr="00BE7669">
        <w:t>, H.-P.; Xu, X. A Density-Based Algorithm for Discovering Clusters in Large Spatial Databases with Noise. 6.</w:t>
      </w:r>
    </w:p>
    <w:p w14:paraId="49905987" w14:textId="77777777" w:rsidR="00BE7669" w:rsidRPr="00BE7669" w:rsidRDefault="00BE7669" w:rsidP="00BE7669">
      <w:pPr>
        <w:pStyle w:val="Bibliography"/>
      </w:pPr>
      <w:r w:rsidRPr="00BE7669">
        <w:t>(7)</w:t>
      </w:r>
      <w:r w:rsidRPr="00BE7669">
        <w:tab/>
        <w:t xml:space="preserve">Tan, P.-N.; Steinbach, M.; </w:t>
      </w:r>
      <w:proofErr w:type="spellStart"/>
      <w:r w:rsidRPr="00BE7669">
        <w:t>Karpatne</w:t>
      </w:r>
      <w:proofErr w:type="spellEnd"/>
      <w:r w:rsidRPr="00BE7669">
        <w:t xml:space="preserve">, A.; Kumar, V. </w:t>
      </w:r>
      <w:r w:rsidRPr="00BE7669">
        <w:rPr>
          <w:i/>
          <w:iCs/>
        </w:rPr>
        <w:t>Introduction to Data Mining</w:t>
      </w:r>
      <w:r w:rsidRPr="00BE7669">
        <w:t>; Pearson, 2019.</w:t>
      </w:r>
    </w:p>
    <w:p w14:paraId="41C76D8E" w14:textId="77777777" w:rsidR="00BE7669" w:rsidRPr="00BE7669" w:rsidRDefault="00BE7669" w:rsidP="00BE7669">
      <w:pPr>
        <w:pStyle w:val="Bibliography"/>
      </w:pPr>
      <w:r w:rsidRPr="00BE7669">
        <w:t>(8)</w:t>
      </w:r>
      <w:r w:rsidRPr="00BE7669">
        <w:tab/>
        <w:t>Miller, D. J.; Actkinson, B.; Padilla, L.; Griffin, R. J.; Moore, K.; Lewis, P. G. T.; Gardner-</w:t>
      </w:r>
      <w:proofErr w:type="spellStart"/>
      <w:r w:rsidRPr="00BE7669">
        <w:t>Frolick</w:t>
      </w:r>
      <w:proofErr w:type="spellEnd"/>
      <w:r w:rsidRPr="00BE7669">
        <w:t xml:space="preserve">, R.; Craft, E.; Portier, C. J.; Hamburg, S. P.; Alvarez, R. A. Characterizing Elevated Urban Air Pollutant Spatial Patterns with Mobile Monitoring in Houston, Texas. </w:t>
      </w:r>
      <w:r w:rsidRPr="00BE7669">
        <w:rPr>
          <w:i/>
          <w:iCs/>
        </w:rPr>
        <w:t>Environ. Sci. Technol.</w:t>
      </w:r>
      <w:r w:rsidRPr="00BE7669">
        <w:t xml:space="preserve"> </w:t>
      </w:r>
      <w:r w:rsidRPr="00BE7669">
        <w:rPr>
          <w:b/>
          <w:bCs/>
        </w:rPr>
        <w:t>2020</w:t>
      </w:r>
      <w:r w:rsidRPr="00BE7669">
        <w:t xml:space="preserve">, </w:t>
      </w:r>
      <w:r w:rsidRPr="00BE7669">
        <w:rPr>
          <w:i/>
          <w:iCs/>
        </w:rPr>
        <w:t>54</w:t>
      </w:r>
      <w:r w:rsidRPr="00BE7669">
        <w:t xml:space="preserve"> (4), 2133–2142. https://doi.org/10.1021/acs.est.9b05523.</w:t>
      </w:r>
    </w:p>
    <w:p w14:paraId="1AC2AE70" w14:textId="77777777" w:rsidR="00BE7669" w:rsidRPr="00BE7669" w:rsidRDefault="00BE7669" w:rsidP="00BE7669">
      <w:pPr>
        <w:pStyle w:val="Bibliography"/>
      </w:pPr>
      <w:r w:rsidRPr="00BE7669">
        <w:t>(9)</w:t>
      </w:r>
      <w:r w:rsidRPr="00BE7669">
        <w:tab/>
        <w:t xml:space="preserve">Actkinson, B.; Ensor, K.; Griffin, R. J. </w:t>
      </w:r>
      <w:proofErr w:type="spellStart"/>
      <w:r w:rsidRPr="00BE7669">
        <w:t>SIBaR</w:t>
      </w:r>
      <w:proofErr w:type="spellEnd"/>
      <w:r w:rsidRPr="00BE7669">
        <w:t xml:space="preserve">: A New Method for Background Quantification and Removal from Mobile Air Pollution Measurements. </w:t>
      </w:r>
      <w:r w:rsidRPr="00BE7669">
        <w:rPr>
          <w:i/>
          <w:iCs/>
        </w:rPr>
        <w:t>Atmospheric Meas. Tech.</w:t>
      </w:r>
      <w:r w:rsidRPr="00BE7669">
        <w:t xml:space="preserve"> </w:t>
      </w:r>
      <w:r w:rsidRPr="00BE7669">
        <w:rPr>
          <w:b/>
          <w:bCs/>
        </w:rPr>
        <w:t>2021</w:t>
      </w:r>
      <w:r w:rsidRPr="00BE7669">
        <w:t xml:space="preserve">, </w:t>
      </w:r>
      <w:r w:rsidRPr="00BE7669">
        <w:rPr>
          <w:i/>
          <w:iCs/>
        </w:rPr>
        <w:t>14</w:t>
      </w:r>
      <w:r w:rsidRPr="00BE7669">
        <w:t xml:space="preserve"> (8), 5809–5821. https://doi.org/10.5194/amt-14-5809-2021.</w:t>
      </w:r>
    </w:p>
    <w:p w14:paraId="39AACDF6" w14:textId="77777777" w:rsidR="00BE7669" w:rsidRPr="00BE7669" w:rsidRDefault="00BE7669" w:rsidP="00BE7669">
      <w:pPr>
        <w:pStyle w:val="Bibliography"/>
      </w:pPr>
      <w:r w:rsidRPr="00BE7669">
        <w:t>(10)</w:t>
      </w:r>
      <w:r w:rsidRPr="00BE7669">
        <w:tab/>
        <w:t xml:space="preserve">Shah, R. U.; Robinson, E. S.; Gu, P.; Robinson, A. L.; </w:t>
      </w:r>
      <w:proofErr w:type="spellStart"/>
      <w:r w:rsidRPr="00BE7669">
        <w:t>Apte</w:t>
      </w:r>
      <w:proofErr w:type="spellEnd"/>
      <w:r w:rsidRPr="00BE7669">
        <w:t xml:space="preserve">, J. S.; Presto, A. A. High-Spatial-Resolution Mapping and Source Apportionment of Aerosol Composition in </w:t>
      </w:r>
      <w:r w:rsidRPr="00BE7669">
        <w:lastRenderedPageBreak/>
        <w:t xml:space="preserve">Oakland, California, Using Mobile Aerosol Mass Spectrometry. </w:t>
      </w:r>
      <w:r w:rsidRPr="00BE7669">
        <w:rPr>
          <w:i/>
          <w:iCs/>
        </w:rPr>
        <w:t>Atmospheric Chem. Phys.</w:t>
      </w:r>
      <w:r w:rsidRPr="00BE7669">
        <w:t xml:space="preserve"> </w:t>
      </w:r>
      <w:r w:rsidRPr="00BE7669">
        <w:rPr>
          <w:b/>
          <w:bCs/>
        </w:rPr>
        <w:t>2018</w:t>
      </w:r>
      <w:r w:rsidRPr="00BE7669">
        <w:t xml:space="preserve">, </w:t>
      </w:r>
      <w:r w:rsidRPr="00BE7669">
        <w:rPr>
          <w:i/>
          <w:iCs/>
        </w:rPr>
        <w:t>18</w:t>
      </w:r>
      <w:r w:rsidRPr="00BE7669">
        <w:t xml:space="preserve"> (22), 16325–16344. https://doi.org/10.5194/acp-18-16325-2018.</w:t>
      </w:r>
    </w:p>
    <w:p w14:paraId="68AC36F3" w14:textId="77777777" w:rsidR="00BE7669" w:rsidRPr="00BE7669" w:rsidRDefault="00BE7669" w:rsidP="00BE7669">
      <w:pPr>
        <w:pStyle w:val="Bibliography"/>
      </w:pPr>
      <w:r w:rsidRPr="00BE7669">
        <w:t>(11)</w:t>
      </w:r>
      <w:r w:rsidRPr="00BE7669">
        <w:tab/>
      </w:r>
      <w:r w:rsidRPr="00BE7669">
        <w:rPr>
          <w:i/>
          <w:iCs/>
        </w:rPr>
        <w:t>TIGER/Line Shapefile, 2018, county, Harris County, TX, All Roads County-based Shapefile - Data.gov</w:t>
      </w:r>
      <w:r w:rsidRPr="00BE7669">
        <w:t>. https://catalog.data.gov/dataset/tiger-line-shapefile-2018-county-harris-county-tx-all-roads-county-based-shapefile (accessed 2020-12-14).</w:t>
      </w:r>
    </w:p>
    <w:p w14:paraId="31C4E74A" w14:textId="77777777" w:rsidR="00BE7669" w:rsidRPr="00BE7669" w:rsidRDefault="00BE7669" w:rsidP="00BE7669">
      <w:pPr>
        <w:pStyle w:val="Bibliography"/>
      </w:pPr>
      <w:r w:rsidRPr="00BE7669">
        <w:t>(12)</w:t>
      </w:r>
      <w:r w:rsidRPr="00BE7669">
        <w:tab/>
      </w:r>
      <w:proofErr w:type="spellStart"/>
      <w:r w:rsidRPr="00BE7669">
        <w:t>Hahsler</w:t>
      </w:r>
      <w:proofErr w:type="spellEnd"/>
      <w:r w:rsidRPr="00BE7669">
        <w:t xml:space="preserve">, M.; </w:t>
      </w:r>
      <w:proofErr w:type="spellStart"/>
      <w:r w:rsidRPr="00BE7669">
        <w:t>Piekenbrock</w:t>
      </w:r>
      <w:proofErr w:type="spellEnd"/>
      <w:r w:rsidRPr="00BE7669">
        <w:t xml:space="preserve">, M.; Doran, D. </w:t>
      </w:r>
      <w:proofErr w:type="spellStart"/>
      <w:r w:rsidRPr="00BE7669">
        <w:t>Dbscan</w:t>
      </w:r>
      <w:proofErr w:type="spellEnd"/>
      <w:r w:rsidRPr="00BE7669">
        <w:t xml:space="preserve">: Fast Density-Based Clustering with R. </w:t>
      </w:r>
      <w:r w:rsidRPr="00BE7669">
        <w:rPr>
          <w:i/>
          <w:iCs/>
        </w:rPr>
        <w:t xml:space="preserve">J. Stat. </w:t>
      </w:r>
      <w:proofErr w:type="spellStart"/>
      <w:r w:rsidRPr="00BE7669">
        <w:rPr>
          <w:i/>
          <w:iCs/>
        </w:rPr>
        <w:t>Softw</w:t>
      </w:r>
      <w:proofErr w:type="spellEnd"/>
      <w:r w:rsidRPr="00BE7669">
        <w:rPr>
          <w:i/>
          <w:iCs/>
        </w:rPr>
        <w:t>.</w:t>
      </w:r>
      <w:r w:rsidRPr="00BE7669">
        <w:t xml:space="preserve"> </w:t>
      </w:r>
      <w:r w:rsidRPr="00BE7669">
        <w:rPr>
          <w:b/>
          <w:bCs/>
        </w:rPr>
        <w:t>2019</w:t>
      </w:r>
      <w:r w:rsidRPr="00BE7669">
        <w:t xml:space="preserve">, </w:t>
      </w:r>
      <w:r w:rsidRPr="00BE7669">
        <w:rPr>
          <w:i/>
          <w:iCs/>
        </w:rPr>
        <w:t>91</w:t>
      </w:r>
      <w:r w:rsidRPr="00BE7669">
        <w:t>, 1–30. https://doi.org/10.18637/jss.v091.i01.</w:t>
      </w:r>
    </w:p>
    <w:p w14:paraId="69E9C1A5" w14:textId="77777777" w:rsidR="00BE7669" w:rsidRPr="00BE7669" w:rsidRDefault="00BE7669" w:rsidP="00BE7669">
      <w:pPr>
        <w:pStyle w:val="Bibliography"/>
      </w:pPr>
      <w:r w:rsidRPr="00BE7669">
        <w:t>(13)</w:t>
      </w:r>
      <w:r w:rsidRPr="00BE7669">
        <w:tab/>
      </w:r>
      <w:r w:rsidRPr="00BE7669">
        <w:rPr>
          <w:i/>
          <w:iCs/>
        </w:rPr>
        <w:t>R: The R Project for Statistical Computing</w:t>
      </w:r>
      <w:r w:rsidRPr="00BE7669">
        <w:t>. https://www.r-project.org/ (accessed 2021-06-22).</w:t>
      </w:r>
    </w:p>
    <w:p w14:paraId="47B6C6E2" w14:textId="77777777" w:rsidR="00BE7669" w:rsidRPr="00BE7669" w:rsidRDefault="00BE7669" w:rsidP="00BE7669">
      <w:pPr>
        <w:pStyle w:val="Bibliography"/>
      </w:pPr>
      <w:r w:rsidRPr="00BE7669">
        <w:t>(14)</w:t>
      </w:r>
      <w:r w:rsidRPr="00BE7669">
        <w:tab/>
      </w:r>
      <w:proofErr w:type="spellStart"/>
      <w:r w:rsidRPr="00BE7669">
        <w:t>Kratochvil</w:t>
      </w:r>
      <w:proofErr w:type="spellEnd"/>
      <w:r w:rsidRPr="00BE7669">
        <w:t xml:space="preserve">, M. </w:t>
      </w:r>
      <w:proofErr w:type="spellStart"/>
      <w:r w:rsidRPr="00BE7669">
        <w:t>Scattermore</w:t>
      </w:r>
      <w:proofErr w:type="spellEnd"/>
      <w:r w:rsidRPr="00BE7669">
        <w:t>: Scatterplots with More Points, 2022.</w:t>
      </w:r>
    </w:p>
    <w:p w14:paraId="49F8B42D" w14:textId="77777777" w:rsidR="00BE7669" w:rsidRPr="00BE7669" w:rsidRDefault="00BE7669" w:rsidP="00BE7669">
      <w:pPr>
        <w:pStyle w:val="Bibliography"/>
      </w:pPr>
      <w:r w:rsidRPr="00BE7669">
        <w:t>(15)</w:t>
      </w:r>
      <w:r w:rsidRPr="00BE7669">
        <w:tab/>
      </w:r>
      <w:proofErr w:type="spellStart"/>
      <w:r w:rsidRPr="00BE7669">
        <w:rPr>
          <w:i/>
          <w:iCs/>
        </w:rPr>
        <w:t>Tidyverse</w:t>
      </w:r>
      <w:proofErr w:type="spellEnd"/>
      <w:r w:rsidRPr="00BE7669">
        <w:t>. https://www.tidyverse.org/ (accessed 2022-03-31).</w:t>
      </w:r>
    </w:p>
    <w:p w14:paraId="652507A6" w14:textId="77777777" w:rsidR="00BE7669" w:rsidRPr="00BE7669" w:rsidRDefault="00BE7669" w:rsidP="00BE7669">
      <w:pPr>
        <w:pStyle w:val="Bibliography"/>
      </w:pPr>
      <w:r w:rsidRPr="00BE7669">
        <w:t>(16)</w:t>
      </w:r>
      <w:r w:rsidRPr="00BE7669">
        <w:tab/>
      </w:r>
      <w:proofErr w:type="spellStart"/>
      <w:r w:rsidRPr="00BE7669">
        <w:t>Revelle</w:t>
      </w:r>
      <w:proofErr w:type="spellEnd"/>
      <w:r w:rsidRPr="00BE7669">
        <w:t>, W. Psych: Procedures for Psychological, Psychometric, and Personality Research, 2022.</w:t>
      </w:r>
    </w:p>
    <w:p w14:paraId="58A35B52" w14:textId="77777777" w:rsidR="00BE7669" w:rsidRPr="00BE7669" w:rsidRDefault="00BE7669" w:rsidP="00BE7669">
      <w:pPr>
        <w:pStyle w:val="Bibliography"/>
      </w:pPr>
      <w:r w:rsidRPr="00BE7669">
        <w:t>(17)</w:t>
      </w:r>
      <w:r w:rsidRPr="00BE7669">
        <w:tab/>
      </w:r>
      <w:proofErr w:type="spellStart"/>
      <w:r w:rsidRPr="00BE7669">
        <w:t>Pebesma</w:t>
      </w:r>
      <w:proofErr w:type="spellEnd"/>
      <w:r w:rsidRPr="00BE7669">
        <w:t xml:space="preserve">, E.; </w:t>
      </w:r>
      <w:proofErr w:type="spellStart"/>
      <w:r w:rsidRPr="00BE7669">
        <w:t>Bivand</w:t>
      </w:r>
      <w:proofErr w:type="spellEnd"/>
      <w:r w:rsidRPr="00BE7669">
        <w:t xml:space="preserve">, R.; Racine, E.; Sumner, M.; Cook, I.; </w:t>
      </w:r>
      <w:proofErr w:type="spellStart"/>
      <w:r w:rsidRPr="00BE7669">
        <w:t>Keitt</w:t>
      </w:r>
      <w:proofErr w:type="spellEnd"/>
      <w:r w:rsidRPr="00BE7669">
        <w:t xml:space="preserve">, T.; Lovelace, R.; Wickham, H.; </w:t>
      </w:r>
      <w:proofErr w:type="spellStart"/>
      <w:r w:rsidRPr="00BE7669">
        <w:t>Ooms</w:t>
      </w:r>
      <w:proofErr w:type="spellEnd"/>
      <w:r w:rsidRPr="00BE7669">
        <w:t xml:space="preserve">, J.; Müller, K.; Pedersen, T. L.; Baston, D.; </w:t>
      </w:r>
      <w:proofErr w:type="spellStart"/>
      <w:r w:rsidRPr="00BE7669">
        <w:t>Dunnington</w:t>
      </w:r>
      <w:proofErr w:type="spellEnd"/>
      <w:r w:rsidRPr="00BE7669">
        <w:t>, D. Sf: Simple Features for R, 2022.</w:t>
      </w:r>
    </w:p>
    <w:p w14:paraId="0DF347D6" w14:textId="77777777" w:rsidR="00BE7669" w:rsidRPr="00BE7669" w:rsidRDefault="00BE7669" w:rsidP="00BE7669">
      <w:pPr>
        <w:pStyle w:val="Bibliography"/>
      </w:pPr>
      <w:r w:rsidRPr="00BE7669">
        <w:t>(18)</w:t>
      </w:r>
      <w:r w:rsidRPr="00BE7669">
        <w:tab/>
      </w:r>
      <w:r w:rsidRPr="00BE7669">
        <w:rPr>
          <w:i/>
          <w:iCs/>
        </w:rPr>
        <w:t>Roadway Inventory</w:t>
      </w:r>
      <w:r w:rsidRPr="00BE7669">
        <w:t>. https://www.txdot.gov/inside-txdot/division/transportation-planning/roadway-inventory.html (accessed 2022-03-04).</w:t>
      </w:r>
    </w:p>
    <w:p w14:paraId="49179790" w14:textId="77777777" w:rsidR="00BE7669" w:rsidRPr="00BE7669" w:rsidRDefault="00BE7669" w:rsidP="00BE7669">
      <w:pPr>
        <w:pStyle w:val="Bibliography"/>
      </w:pPr>
      <w:r w:rsidRPr="00BE7669">
        <w:t>(19)</w:t>
      </w:r>
      <w:r w:rsidRPr="00BE7669">
        <w:tab/>
        <w:t xml:space="preserve">Park, S. S.; </w:t>
      </w:r>
      <w:proofErr w:type="spellStart"/>
      <w:r w:rsidRPr="00BE7669">
        <w:t>Kozawa</w:t>
      </w:r>
      <w:proofErr w:type="spellEnd"/>
      <w:r w:rsidRPr="00BE7669">
        <w:t xml:space="preserve">, K.; </w:t>
      </w:r>
      <w:proofErr w:type="spellStart"/>
      <w:r w:rsidRPr="00BE7669">
        <w:t>Fruin</w:t>
      </w:r>
      <w:proofErr w:type="spellEnd"/>
      <w:r w:rsidRPr="00BE7669">
        <w:t xml:space="preserve">, S.; Mara, S.; Hsu, Y.-K.; </w:t>
      </w:r>
      <w:proofErr w:type="spellStart"/>
      <w:r w:rsidRPr="00BE7669">
        <w:t>Jakober</w:t>
      </w:r>
      <w:proofErr w:type="spellEnd"/>
      <w:r w:rsidRPr="00BE7669">
        <w:t xml:space="preserve">, C.; Winer, A.; </w:t>
      </w:r>
      <w:proofErr w:type="spellStart"/>
      <w:r w:rsidRPr="00BE7669">
        <w:t>Herner</w:t>
      </w:r>
      <w:proofErr w:type="spellEnd"/>
      <w:r w:rsidRPr="00BE7669">
        <w:t xml:space="preserve">, J. Emission Factors for High-Emitting Vehicles Based on On-Road Measurements of Individual Vehicle Exhaust with a Mobile Measurement Platform. </w:t>
      </w:r>
      <w:r w:rsidRPr="00BE7669">
        <w:rPr>
          <w:i/>
          <w:iCs/>
        </w:rPr>
        <w:t xml:space="preserve">J. Air Waste </w:t>
      </w:r>
      <w:proofErr w:type="spellStart"/>
      <w:r w:rsidRPr="00BE7669">
        <w:rPr>
          <w:i/>
          <w:iCs/>
        </w:rPr>
        <w:t>Manag</w:t>
      </w:r>
      <w:proofErr w:type="spellEnd"/>
      <w:r w:rsidRPr="00BE7669">
        <w:rPr>
          <w:i/>
          <w:iCs/>
        </w:rPr>
        <w:t>. Assoc.</w:t>
      </w:r>
      <w:r w:rsidRPr="00BE7669">
        <w:t xml:space="preserve"> </w:t>
      </w:r>
      <w:r w:rsidRPr="00BE7669">
        <w:rPr>
          <w:b/>
          <w:bCs/>
        </w:rPr>
        <w:t>2011</w:t>
      </w:r>
      <w:r w:rsidRPr="00BE7669">
        <w:t xml:space="preserve">, </w:t>
      </w:r>
      <w:r w:rsidRPr="00BE7669">
        <w:rPr>
          <w:i/>
          <w:iCs/>
        </w:rPr>
        <w:t>61</w:t>
      </w:r>
      <w:r w:rsidRPr="00BE7669">
        <w:t xml:space="preserve"> (10), 1046–1056. https://doi.org/10.1080/10473289.2011.595981.</w:t>
      </w:r>
    </w:p>
    <w:p w14:paraId="291E3958" w14:textId="77777777" w:rsidR="00BE7669" w:rsidRPr="00BE7669" w:rsidRDefault="00BE7669" w:rsidP="00BE7669">
      <w:pPr>
        <w:pStyle w:val="Bibliography"/>
      </w:pPr>
      <w:r w:rsidRPr="00BE7669">
        <w:t>(20)</w:t>
      </w:r>
      <w:r w:rsidRPr="00BE7669">
        <w:tab/>
      </w:r>
      <w:proofErr w:type="spellStart"/>
      <w:r w:rsidRPr="00BE7669">
        <w:t>Dallmann</w:t>
      </w:r>
      <w:proofErr w:type="spellEnd"/>
      <w:r w:rsidRPr="00BE7669">
        <w:t xml:space="preserve">, T. R.; DeMartini, S. J.; </w:t>
      </w:r>
      <w:proofErr w:type="spellStart"/>
      <w:r w:rsidRPr="00BE7669">
        <w:t>Kirchstetter</w:t>
      </w:r>
      <w:proofErr w:type="spellEnd"/>
      <w:r w:rsidRPr="00BE7669">
        <w:t xml:space="preserve">, T. W.; Herndon, S. C.; </w:t>
      </w:r>
      <w:proofErr w:type="spellStart"/>
      <w:r w:rsidRPr="00BE7669">
        <w:t>Onasch</w:t>
      </w:r>
      <w:proofErr w:type="spellEnd"/>
      <w:r w:rsidRPr="00BE7669">
        <w:t xml:space="preserve">, T. B.; Wood, E. C.; Harley, R. A. On-Road Measurement of Gas and Particle Phase Pollutant Emission Factors for Individual Heavy-Duty Diesel Trucks. </w:t>
      </w:r>
      <w:r w:rsidRPr="00BE7669">
        <w:rPr>
          <w:i/>
          <w:iCs/>
        </w:rPr>
        <w:t>Environ. Sci. Technol.</w:t>
      </w:r>
      <w:r w:rsidRPr="00BE7669">
        <w:t xml:space="preserve"> </w:t>
      </w:r>
      <w:r w:rsidRPr="00BE7669">
        <w:rPr>
          <w:b/>
          <w:bCs/>
        </w:rPr>
        <w:t>2012</w:t>
      </w:r>
      <w:r w:rsidRPr="00BE7669">
        <w:t xml:space="preserve">, </w:t>
      </w:r>
      <w:r w:rsidRPr="00BE7669">
        <w:rPr>
          <w:i/>
          <w:iCs/>
        </w:rPr>
        <w:t>46</w:t>
      </w:r>
      <w:r w:rsidRPr="00BE7669">
        <w:t xml:space="preserve"> (15), 8511–8518. https://doi.org/10.1021/es301936c.</w:t>
      </w:r>
    </w:p>
    <w:p w14:paraId="078AAA22" w14:textId="77777777" w:rsidR="00BE7669" w:rsidRPr="00BE7669" w:rsidRDefault="00BE7669" w:rsidP="00BE7669">
      <w:pPr>
        <w:pStyle w:val="Bibliography"/>
      </w:pPr>
      <w:r w:rsidRPr="00BE7669">
        <w:t>(21)</w:t>
      </w:r>
      <w:r w:rsidRPr="00BE7669">
        <w:tab/>
      </w:r>
      <w:proofErr w:type="spellStart"/>
      <w:r w:rsidRPr="00BE7669">
        <w:t>Dallmann</w:t>
      </w:r>
      <w:proofErr w:type="spellEnd"/>
      <w:r w:rsidRPr="00BE7669">
        <w:t xml:space="preserve">, T. R.; </w:t>
      </w:r>
      <w:proofErr w:type="spellStart"/>
      <w:r w:rsidRPr="00BE7669">
        <w:t>Kirchstetter</w:t>
      </w:r>
      <w:proofErr w:type="spellEnd"/>
      <w:r w:rsidRPr="00BE7669">
        <w:t xml:space="preserve">, T. W.; DeMartini, S. J.; Harley, R. A. Quantifying On-Road Emissions from Gasoline-Powered Motor Vehicles: Accounting for the Presence of Medium- and Heavy-Duty Diesel Trucks. </w:t>
      </w:r>
      <w:r w:rsidRPr="00BE7669">
        <w:rPr>
          <w:i/>
          <w:iCs/>
        </w:rPr>
        <w:t>Environ. Sci. Technol.</w:t>
      </w:r>
      <w:r w:rsidRPr="00BE7669">
        <w:t xml:space="preserve"> </w:t>
      </w:r>
      <w:r w:rsidRPr="00BE7669">
        <w:rPr>
          <w:b/>
          <w:bCs/>
        </w:rPr>
        <w:t>2013</w:t>
      </w:r>
      <w:r w:rsidRPr="00BE7669">
        <w:t xml:space="preserve">, </w:t>
      </w:r>
      <w:r w:rsidRPr="00BE7669">
        <w:rPr>
          <w:i/>
          <w:iCs/>
        </w:rPr>
        <w:t>47</w:t>
      </w:r>
      <w:r w:rsidRPr="00BE7669">
        <w:t xml:space="preserve"> (23), 13873–13881. https://doi.org/10.1021/es402875u.</w:t>
      </w:r>
    </w:p>
    <w:p w14:paraId="6DAD8090" w14:textId="77777777" w:rsidR="00BE7669" w:rsidRPr="00BE7669" w:rsidRDefault="00BE7669" w:rsidP="00BE7669">
      <w:pPr>
        <w:pStyle w:val="Bibliography"/>
      </w:pPr>
      <w:r w:rsidRPr="00BE7669">
        <w:t>(22)</w:t>
      </w:r>
      <w:r w:rsidRPr="00BE7669">
        <w:tab/>
        <w:t xml:space="preserve">Preble, C. V.; </w:t>
      </w:r>
      <w:proofErr w:type="spellStart"/>
      <w:r w:rsidRPr="00BE7669">
        <w:t>Cados</w:t>
      </w:r>
      <w:proofErr w:type="spellEnd"/>
      <w:r w:rsidRPr="00BE7669">
        <w:t xml:space="preserve">, T. E.; Harley, R. A.; </w:t>
      </w:r>
      <w:proofErr w:type="spellStart"/>
      <w:r w:rsidRPr="00BE7669">
        <w:t>Kirchstetter</w:t>
      </w:r>
      <w:proofErr w:type="spellEnd"/>
      <w:r w:rsidRPr="00BE7669">
        <w:t xml:space="preserve">, T. W. In-Use Performance and Durability of Particle Filters on Heavy-Duty Diesel Trucks. </w:t>
      </w:r>
      <w:r w:rsidRPr="00BE7669">
        <w:rPr>
          <w:i/>
          <w:iCs/>
        </w:rPr>
        <w:t>Environ. Sci. Technol.</w:t>
      </w:r>
      <w:r w:rsidRPr="00BE7669">
        <w:t xml:space="preserve"> </w:t>
      </w:r>
      <w:r w:rsidRPr="00BE7669">
        <w:rPr>
          <w:b/>
          <w:bCs/>
        </w:rPr>
        <w:t>2018</w:t>
      </w:r>
      <w:r w:rsidRPr="00BE7669">
        <w:t xml:space="preserve">, </w:t>
      </w:r>
      <w:r w:rsidRPr="00BE7669">
        <w:rPr>
          <w:i/>
          <w:iCs/>
        </w:rPr>
        <w:t>52</w:t>
      </w:r>
      <w:r w:rsidRPr="00BE7669">
        <w:t xml:space="preserve"> (20), 11913–11921. https://doi.org/10.1021/acs.est.8b02977.</w:t>
      </w:r>
    </w:p>
    <w:p w14:paraId="342A0694" w14:textId="77777777" w:rsidR="00BE7669" w:rsidRPr="00BE7669" w:rsidRDefault="00BE7669" w:rsidP="00BE7669">
      <w:pPr>
        <w:pStyle w:val="Bibliography"/>
      </w:pPr>
      <w:r w:rsidRPr="00BE7669">
        <w:t>(23)</w:t>
      </w:r>
      <w:r w:rsidRPr="00BE7669">
        <w:tab/>
        <w:t xml:space="preserve">Zhang, X.; Craft, E.; Zhang, K. Characterizing Spatial Variability of Air Pollution from Vehicle Traffic around the Houston Ship Channel Area. </w:t>
      </w:r>
      <w:r w:rsidRPr="00BE7669">
        <w:rPr>
          <w:i/>
          <w:iCs/>
        </w:rPr>
        <w:t>Atmos. Environ.</w:t>
      </w:r>
      <w:r w:rsidRPr="00BE7669">
        <w:t xml:space="preserve"> </w:t>
      </w:r>
      <w:r w:rsidRPr="00BE7669">
        <w:rPr>
          <w:b/>
          <w:bCs/>
        </w:rPr>
        <w:t>2017</w:t>
      </w:r>
      <w:r w:rsidRPr="00BE7669">
        <w:t xml:space="preserve">, </w:t>
      </w:r>
      <w:r w:rsidRPr="00BE7669">
        <w:rPr>
          <w:i/>
          <w:iCs/>
        </w:rPr>
        <w:t>161</w:t>
      </w:r>
      <w:r w:rsidRPr="00BE7669">
        <w:t>, 167–175. https://doi.org/10.1016/j.atmosenv.2017.04.032.</w:t>
      </w:r>
    </w:p>
    <w:p w14:paraId="4B4B35C1" w14:textId="77777777" w:rsidR="00BE7669" w:rsidRPr="00BE7669" w:rsidRDefault="00BE7669" w:rsidP="00BE7669">
      <w:pPr>
        <w:pStyle w:val="Bibliography"/>
      </w:pPr>
      <w:r w:rsidRPr="00BE7669">
        <w:t>(24)</w:t>
      </w:r>
      <w:r w:rsidRPr="00BE7669">
        <w:tab/>
      </w:r>
      <w:proofErr w:type="spellStart"/>
      <w:r w:rsidRPr="00BE7669">
        <w:t>Demetillo</w:t>
      </w:r>
      <w:proofErr w:type="spellEnd"/>
      <w:r w:rsidRPr="00BE7669">
        <w:t xml:space="preserve">, M. A. G.; Navarro, A.; Knowles, K. K.; Fields, K. P.; Geddes, J. A.; </w:t>
      </w:r>
      <w:proofErr w:type="spellStart"/>
      <w:r w:rsidRPr="00BE7669">
        <w:t>Nowlan</w:t>
      </w:r>
      <w:proofErr w:type="spellEnd"/>
      <w:r w:rsidRPr="00BE7669">
        <w:t xml:space="preserve">, C. R.; </w:t>
      </w:r>
      <w:proofErr w:type="spellStart"/>
      <w:r w:rsidRPr="00BE7669">
        <w:t>Janz</w:t>
      </w:r>
      <w:proofErr w:type="spellEnd"/>
      <w:r w:rsidRPr="00BE7669">
        <w:t>, S. J.; Judd, L. M.; Al-</w:t>
      </w:r>
      <w:proofErr w:type="spellStart"/>
      <w:r w:rsidRPr="00BE7669">
        <w:t>Saadi</w:t>
      </w:r>
      <w:proofErr w:type="spellEnd"/>
      <w:r w:rsidRPr="00BE7669">
        <w:t xml:space="preserve">, J.; Sun, K.; McDonald, B. C.; Diskin, G. S.; </w:t>
      </w:r>
      <w:proofErr w:type="spellStart"/>
      <w:r w:rsidRPr="00BE7669">
        <w:t>Pusede</w:t>
      </w:r>
      <w:proofErr w:type="spellEnd"/>
      <w:r w:rsidRPr="00BE7669">
        <w:t xml:space="preserve">, S. E. Observing Nitrogen Dioxide Air Pollution Inequality Using High-Spatial-Resolution Remote Sensing Measurements in Houston, Texas. </w:t>
      </w:r>
      <w:r w:rsidRPr="00BE7669">
        <w:rPr>
          <w:i/>
          <w:iCs/>
        </w:rPr>
        <w:t>Environ. Sci. Technol.</w:t>
      </w:r>
      <w:r w:rsidRPr="00BE7669">
        <w:t xml:space="preserve"> </w:t>
      </w:r>
      <w:r w:rsidRPr="00BE7669">
        <w:rPr>
          <w:b/>
          <w:bCs/>
        </w:rPr>
        <w:t>2020</w:t>
      </w:r>
      <w:r w:rsidRPr="00BE7669">
        <w:t xml:space="preserve">, </w:t>
      </w:r>
      <w:r w:rsidRPr="00BE7669">
        <w:rPr>
          <w:i/>
          <w:iCs/>
        </w:rPr>
        <w:t>54</w:t>
      </w:r>
      <w:r w:rsidRPr="00BE7669">
        <w:t xml:space="preserve"> (16), 9882–9895. https://doi.org/10.1021/acs.est.0c01864.</w:t>
      </w:r>
    </w:p>
    <w:p w14:paraId="1F5A0CB9" w14:textId="77777777" w:rsidR="00BE7669" w:rsidRPr="00BE7669" w:rsidRDefault="00BE7669" w:rsidP="00BE7669">
      <w:pPr>
        <w:pStyle w:val="Bibliography"/>
      </w:pPr>
      <w:r w:rsidRPr="00BE7669">
        <w:t>(25)</w:t>
      </w:r>
      <w:r w:rsidRPr="00BE7669">
        <w:tab/>
        <w:t xml:space="preserve">Lu, X.; Wang, J.; Yan, Y.; Zhou, L.; Ma, W. Estimating Hourly PM2.5 Concentrations Using Himawari-8 AOD and a DBSCAN-Modified Deep Learning Model over the YRDUA, China. </w:t>
      </w:r>
      <w:r w:rsidRPr="00BE7669">
        <w:rPr>
          <w:i/>
          <w:iCs/>
        </w:rPr>
        <w:t xml:space="preserve">Atmospheric </w:t>
      </w:r>
      <w:proofErr w:type="spellStart"/>
      <w:r w:rsidRPr="00BE7669">
        <w:rPr>
          <w:i/>
          <w:iCs/>
        </w:rPr>
        <w:t>Pollut</w:t>
      </w:r>
      <w:proofErr w:type="spellEnd"/>
      <w:r w:rsidRPr="00BE7669">
        <w:rPr>
          <w:i/>
          <w:iCs/>
        </w:rPr>
        <w:t>. Res.</w:t>
      </w:r>
      <w:r w:rsidRPr="00BE7669">
        <w:t xml:space="preserve"> </w:t>
      </w:r>
      <w:r w:rsidRPr="00BE7669">
        <w:rPr>
          <w:b/>
          <w:bCs/>
        </w:rPr>
        <w:t>2021</w:t>
      </w:r>
      <w:r w:rsidRPr="00BE7669">
        <w:t xml:space="preserve">, </w:t>
      </w:r>
      <w:r w:rsidRPr="00BE7669">
        <w:rPr>
          <w:i/>
          <w:iCs/>
        </w:rPr>
        <w:t>12</w:t>
      </w:r>
      <w:r w:rsidRPr="00BE7669">
        <w:t xml:space="preserve"> (2), 183–192. https://doi.org/10.1016/j.apr.2020.10.020.</w:t>
      </w:r>
    </w:p>
    <w:p w14:paraId="5CA6E65A" w14:textId="77777777" w:rsidR="00BE7669" w:rsidRPr="00BE7669" w:rsidRDefault="00BE7669" w:rsidP="00BE7669">
      <w:pPr>
        <w:pStyle w:val="Bibliography"/>
      </w:pPr>
      <w:r w:rsidRPr="00BE7669">
        <w:lastRenderedPageBreak/>
        <w:t>(26)</w:t>
      </w:r>
      <w:r w:rsidRPr="00BE7669">
        <w:tab/>
        <w:t xml:space="preserve">Do, K.; Yu, H.; Velasquez, J.; </w:t>
      </w:r>
      <w:proofErr w:type="spellStart"/>
      <w:r w:rsidRPr="00BE7669">
        <w:t>Grell</w:t>
      </w:r>
      <w:proofErr w:type="spellEnd"/>
      <w:r w:rsidRPr="00BE7669">
        <w:t xml:space="preserve">-Brisk, M.; Smith, H.; Ivey, C. E. A Data-Driven Approach for Characterizing Community Scale Air Pollution Exposure Disparities in Inland Southern California. </w:t>
      </w:r>
      <w:r w:rsidRPr="00BE7669">
        <w:rPr>
          <w:i/>
          <w:iCs/>
        </w:rPr>
        <w:t>J. Aerosol Sci.</w:t>
      </w:r>
      <w:r w:rsidRPr="00BE7669">
        <w:t xml:space="preserve"> </w:t>
      </w:r>
      <w:r w:rsidRPr="00BE7669">
        <w:rPr>
          <w:b/>
          <w:bCs/>
        </w:rPr>
        <w:t>2021</w:t>
      </w:r>
      <w:r w:rsidRPr="00BE7669">
        <w:t xml:space="preserve">, </w:t>
      </w:r>
      <w:r w:rsidRPr="00BE7669">
        <w:rPr>
          <w:i/>
          <w:iCs/>
        </w:rPr>
        <w:t>152</w:t>
      </w:r>
      <w:r w:rsidRPr="00BE7669">
        <w:t>, 105704. https://doi.org/10.1016/j.jaerosci.2020.105704.</w:t>
      </w:r>
    </w:p>
    <w:p w14:paraId="09E00009" w14:textId="77777777" w:rsidR="00BE7669" w:rsidRPr="00BE7669" w:rsidRDefault="00BE7669" w:rsidP="00BE7669">
      <w:pPr>
        <w:pStyle w:val="Bibliography"/>
      </w:pPr>
      <w:r w:rsidRPr="00BE7669">
        <w:t>(27)</w:t>
      </w:r>
      <w:r w:rsidRPr="00BE7669">
        <w:tab/>
      </w:r>
      <w:proofErr w:type="spellStart"/>
      <w:r w:rsidRPr="00BE7669">
        <w:t>Kassambara</w:t>
      </w:r>
      <w:proofErr w:type="spellEnd"/>
      <w:r w:rsidRPr="00BE7669">
        <w:t xml:space="preserve">, A. </w:t>
      </w:r>
      <w:proofErr w:type="spellStart"/>
      <w:r w:rsidRPr="00BE7669">
        <w:t>Ggpubr</w:t>
      </w:r>
      <w:proofErr w:type="spellEnd"/>
      <w:r w:rsidRPr="00BE7669">
        <w:t>: “ggplot2” Based Publication Ready Plots, 2020.</w:t>
      </w:r>
    </w:p>
    <w:p w14:paraId="716E1DFA" w14:textId="77777777" w:rsidR="00BE7669" w:rsidRPr="00BE7669" w:rsidRDefault="00BE7669" w:rsidP="00BE7669">
      <w:pPr>
        <w:pStyle w:val="Bibliography"/>
      </w:pPr>
      <w:r w:rsidRPr="00BE7669">
        <w:t>(28)</w:t>
      </w:r>
      <w:r w:rsidRPr="00BE7669">
        <w:tab/>
        <w:t xml:space="preserve">Kuhn, M. </w:t>
      </w:r>
      <w:r w:rsidRPr="00BE7669">
        <w:rPr>
          <w:i/>
          <w:iCs/>
        </w:rPr>
        <w:t>The Caret Package</w:t>
      </w:r>
      <w:r w:rsidRPr="00BE7669">
        <w:t>.</w:t>
      </w:r>
    </w:p>
    <w:p w14:paraId="2880EF51" w14:textId="77777777" w:rsidR="00BE7669" w:rsidRPr="00BE7669" w:rsidRDefault="00BE7669" w:rsidP="00BE7669">
      <w:pPr>
        <w:pStyle w:val="Bibliography"/>
      </w:pPr>
      <w:r w:rsidRPr="00BE7669">
        <w:t>(29)</w:t>
      </w:r>
      <w:r w:rsidRPr="00BE7669">
        <w:tab/>
      </w:r>
      <w:r w:rsidRPr="00BE7669">
        <w:rPr>
          <w:i/>
          <w:iCs/>
        </w:rPr>
        <w:t>Leaflet for R - Introduction</w:t>
      </w:r>
      <w:r w:rsidRPr="00BE7669">
        <w:t>. https://rstudio.github.io/leaflet/ (accessed 2022-03-31).</w:t>
      </w:r>
    </w:p>
    <w:p w14:paraId="7569B4B0" w14:textId="77777777" w:rsidR="00BE7669" w:rsidRPr="00BE7669" w:rsidRDefault="00BE7669" w:rsidP="00BE7669">
      <w:pPr>
        <w:pStyle w:val="Bibliography"/>
      </w:pPr>
      <w:r w:rsidRPr="00BE7669">
        <w:t>(30)</w:t>
      </w:r>
      <w:r w:rsidRPr="00BE7669">
        <w:tab/>
      </w:r>
      <w:proofErr w:type="spellStart"/>
      <w:r w:rsidRPr="00BE7669">
        <w:t>Appelhans</w:t>
      </w:r>
      <w:proofErr w:type="spellEnd"/>
      <w:r w:rsidRPr="00BE7669">
        <w:t xml:space="preserve">, T.; </w:t>
      </w:r>
      <w:proofErr w:type="spellStart"/>
      <w:r w:rsidRPr="00BE7669">
        <w:t>Reudenbach</w:t>
      </w:r>
      <w:proofErr w:type="spellEnd"/>
      <w:r w:rsidRPr="00BE7669">
        <w:t xml:space="preserve">, C.; Russell, K.; Darley, J.; plugin), D. M. (Leaflet E.; </w:t>
      </w:r>
      <w:proofErr w:type="spellStart"/>
      <w:r w:rsidRPr="00BE7669">
        <w:t>Busetto</w:t>
      </w:r>
      <w:proofErr w:type="spellEnd"/>
      <w:r w:rsidRPr="00BE7669">
        <w:t xml:space="preserve">, L.; </w:t>
      </w:r>
      <w:proofErr w:type="spellStart"/>
      <w:r w:rsidRPr="00BE7669">
        <w:t>Ranghetti</w:t>
      </w:r>
      <w:proofErr w:type="spellEnd"/>
      <w:r w:rsidRPr="00BE7669">
        <w:t xml:space="preserve">, L.; McBain, M.; </w:t>
      </w:r>
      <w:proofErr w:type="spellStart"/>
      <w:r w:rsidRPr="00BE7669">
        <w:t>Gatscha</w:t>
      </w:r>
      <w:proofErr w:type="spellEnd"/>
      <w:r w:rsidRPr="00BE7669">
        <w:t>, S.; plugin), B. H. (</w:t>
      </w:r>
      <w:proofErr w:type="spellStart"/>
      <w:r w:rsidRPr="00BE7669">
        <w:t>FlatGeobuf</w:t>
      </w:r>
      <w:proofErr w:type="spellEnd"/>
      <w:r w:rsidRPr="00BE7669">
        <w:t xml:space="preserve">; </w:t>
      </w:r>
      <w:proofErr w:type="gramStart"/>
      <w:r w:rsidRPr="00BE7669">
        <w:t>Dufour  (</w:t>
      </w:r>
      <w:proofErr w:type="spellStart"/>
      <w:proofErr w:type="gramEnd"/>
      <w:r w:rsidRPr="00BE7669">
        <w:t>georaster</w:t>
      </w:r>
      <w:proofErr w:type="spellEnd"/>
      <w:r w:rsidRPr="00BE7669">
        <w:t xml:space="preserve">-layer-for-leaflet), D.; Neuwirth, Y.; </w:t>
      </w:r>
      <w:proofErr w:type="spellStart"/>
      <w:r w:rsidRPr="00BE7669">
        <w:t>Cazelles</w:t>
      </w:r>
      <w:proofErr w:type="spellEnd"/>
      <w:r w:rsidRPr="00BE7669">
        <w:t xml:space="preserve">, K. </w:t>
      </w:r>
      <w:proofErr w:type="spellStart"/>
      <w:r w:rsidRPr="00BE7669">
        <w:t>Leafem</w:t>
      </w:r>
      <w:proofErr w:type="spellEnd"/>
      <w:r w:rsidRPr="00BE7669">
        <w:t>: “leaflet” Extensions for “</w:t>
      </w:r>
      <w:proofErr w:type="spellStart"/>
      <w:r w:rsidRPr="00BE7669">
        <w:t>Mapview</w:t>
      </w:r>
      <w:proofErr w:type="spellEnd"/>
      <w:r w:rsidRPr="00BE7669">
        <w:t>,” 2021.</w:t>
      </w:r>
    </w:p>
    <w:p w14:paraId="7345C1F7" w14:textId="77777777" w:rsidR="00BE7669" w:rsidRPr="00BE7669" w:rsidRDefault="00BE7669" w:rsidP="00BE7669">
      <w:pPr>
        <w:pStyle w:val="Bibliography"/>
      </w:pPr>
      <w:r w:rsidRPr="00BE7669">
        <w:t>(31)</w:t>
      </w:r>
      <w:r w:rsidRPr="00BE7669">
        <w:tab/>
      </w:r>
      <w:r w:rsidRPr="00BE7669">
        <w:rPr>
          <w:i/>
          <w:iCs/>
        </w:rPr>
        <w:t>Interactive Viewing of Spatial Data in R</w:t>
      </w:r>
      <w:r w:rsidRPr="00BE7669">
        <w:t>. https://r-spatial.github.io/mapview/ (accessed 2022-03-31).</w:t>
      </w:r>
    </w:p>
    <w:p w14:paraId="562F0EA6" w14:textId="77777777" w:rsidR="00BE7669" w:rsidRPr="00BE7669" w:rsidRDefault="00BE7669" w:rsidP="00BE7669">
      <w:pPr>
        <w:pStyle w:val="Bibliography"/>
      </w:pPr>
      <w:r w:rsidRPr="00BE7669">
        <w:t>(32)</w:t>
      </w:r>
      <w:r w:rsidRPr="00BE7669">
        <w:tab/>
      </w:r>
      <w:proofErr w:type="spellStart"/>
      <w:r w:rsidRPr="00BE7669">
        <w:t>Dowle</w:t>
      </w:r>
      <w:proofErr w:type="spellEnd"/>
      <w:r w:rsidRPr="00BE7669">
        <w:t xml:space="preserve">, M.; Srinivasan, A.; Gorecki, J.; Chirico, M.; Stetsenko, P.; Short, T.; </w:t>
      </w:r>
      <w:proofErr w:type="spellStart"/>
      <w:r w:rsidRPr="00BE7669">
        <w:t>Lianoglou</w:t>
      </w:r>
      <w:proofErr w:type="spellEnd"/>
      <w:r w:rsidRPr="00BE7669">
        <w:t xml:space="preserve">, S.; </w:t>
      </w:r>
      <w:proofErr w:type="spellStart"/>
      <w:r w:rsidRPr="00BE7669">
        <w:t>Antonyan</w:t>
      </w:r>
      <w:proofErr w:type="spellEnd"/>
      <w:r w:rsidRPr="00BE7669">
        <w:t xml:space="preserve">, E.; </w:t>
      </w:r>
      <w:proofErr w:type="spellStart"/>
      <w:r w:rsidRPr="00BE7669">
        <w:t>Bonsch</w:t>
      </w:r>
      <w:proofErr w:type="spellEnd"/>
      <w:r w:rsidRPr="00BE7669">
        <w:t xml:space="preserve">, M.; Parsonage, H.; Ritchie, S.; Ren, K.; Tan, X.; Saporta, R.; </w:t>
      </w:r>
      <w:proofErr w:type="spellStart"/>
      <w:r w:rsidRPr="00BE7669">
        <w:t>Seiskari</w:t>
      </w:r>
      <w:proofErr w:type="spellEnd"/>
      <w:r w:rsidRPr="00BE7669">
        <w:t xml:space="preserve">, O.; Dong, X.; Lang, M.; Iwasaki, W.; </w:t>
      </w:r>
      <w:proofErr w:type="spellStart"/>
      <w:r w:rsidRPr="00BE7669">
        <w:t>Wenchel</w:t>
      </w:r>
      <w:proofErr w:type="spellEnd"/>
      <w:r w:rsidRPr="00BE7669">
        <w:t xml:space="preserve">, S.; Broman, K.; Schmidt, T.; </w:t>
      </w:r>
      <w:proofErr w:type="spellStart"/>
      <w:r w:rsidRPr="00BE7669">
        <w:t>Arenburg</w:t>
      </w:r>
      <w:proofErr w:type="spellEnd"/>
      <w:r w:rsidRPr="00BE7669">
        <w:t xml:space="preserve">, D.; Smith, E.; </w:t>
      </w:r>
      <w:proofErr w:type="spellStart"/>
      <w:r w:rsidRPr="00BE7669">
        <w:t>Cocquemas</w:t>
      </w:r>
      <w:proofErr w:type="spellEnd"/>
      <w:r w:rsidRPr="00BE7669">
        <w:t xml:space="preserve">, F.; Gomez, M.; </w:t>
      </w:r>
      <w:proofErr w:type="spellStart"/>
      <w:r w:rsidRPr="00BE7669">
        <w:t>Chataignon</w:t>
      </w:r>
      <w:proofErr w:type="spellEnd"/>
      <w:r w:rsidRPr="00BE7669">
        <w:t xml:space="preserve">, P.; Blaser, N.; </w:t>
      </w:r>
      <w:proofErr w:type="spellStart"/>
      <w:r w:rsidRPr="00BE7669">
        <w:t>Selivanov</w:t>
      </w:r>
      <w:proofErr w:type="spellEnd"/>
      <w:r w:rsidRPr="00BE7669">
        <w:t xml:space="preserve">, D.; </w:t>
      </w:r>
      <w:proofErr w:type="spellStart"/>
      <w:r w:rsidRPr="00BE7669">
        <w:t>Riabushenko</w:t>
      </w:r>
      <w:proofErr w:type="spellEnd"/>
      <w:r w:rsidRPr="00BE7669">
        <w:t xml:space="preserve">, A.; Lee, C.; Groves, D.; </w:t>
      </w:r>
      <w:proofErr w:type="spellStart"/>
      <w:r w:rsidRPr="00BE7669">
        <w:t>Possenriede</w:t>
      </w:r>
      <w:proofErr w:type="spellEnd"/>
      <w:r w:rsidRPr="00BE7669">
        <w:t xml:space="preserve">, D.; Parages, F.; Toth, D.; </w:t>
      </w:r>
      <w:proofErr w:type="spellStart"/>
      <w:r w:rsidRPr="00BE7669">
        <w:t>Yaramaz</w:t>
      </w:r>
      <w:proofErr w:type="spellEnd"/>
      <w:r w:rsidRPr="00BE7669">
        <w:t xml:space="preserve">-David, M.; Perumal, A.; </w:t>
      </w:r>
      <w:proofErr w:type="spellStart"/>
      <w:r w:rsidRPr="00BE7669">
        <w:t>Sams</w:t>
      </w:r>
      <w:proofErr w:type="spellEnd"/>
      <w:r w:rsidRPr="00BE7669">
        <w:t xml:space="preserve">, J.; Morgan, M.; Quinn, M.; @javrucebo; @marc-outins; </w:t>
      </w:r>
      <w:proofErr w:type="spellStart"/>
      <w:r w:rsidRPr="00BE7669">
        <w:t>Storey</w:t>
      </w:r>
      <w:proofErr w:type="spellEnd"/>
      <w:r w:rsidRPr="00BE7669">
        <w:t xml:space="preserve">, R.; Saraswat, M.; Jacob, M.; </w:t>
      </w:r>
      <w:proofErr w:type="spellStart"/>
      <w:r w:rsidRPr="00BE7669">
        <w:t>Schubmehl</w:t>
      </w:r>
      <w:proofErr w:type="spellEnd"/>
      <w:r w:rsidRPr="00BE7669">
        <w:t xml:space="preserve">, M.; Vaughan, D.; Hocking, T.; Silvestri, L.; Barrett, T.; Hester, J.; Damico, A.; </w:t>
      </w:r>
      <w:proofErr w:type="spellStart"/>
      <w:r w:rsidRPr="00BE7669">
        <w:t>Freundt</w:t>
      </w:r>
      <w:proofErr w:type="spellEnd"/>
      <w:r w:rsidRPr="00BE7669">
        <w:t xml:space="preserve">, S.; Simons, D.; Andrade, E. S. de; Miller, C.; </w:t>
      </w:r>
      <w:proofErr w:type="spellStart"/>
      <w:r w:rsidRPr="00BE7669">
        <w:t>Meldgaard</w:t>
      </w:r>
      <w:proofErr w:type="spellEnd"/>
      <w:r w:rsidRPr="00BE7669">
        <w:t xml:space="preserve">, J. P.; </w:t>
      </w:r>
      <w:proofErr w:type="spellStart"/>
      <w:r w:rsidRPr="00BE7669">
        <w:t>Tlapak</w:t>
      </w:r>
      <w:proofErr w:type="spellEnd"/>
      <w:r w:rsidRPr="00BE7669">
        <w:t xml:space="preserve">, V.; </w:t>
      </w:r>
      <w:proofErr w:type="spellStart"/>
      <w:r w:rsidRPr="00BE7669">
        <w:t>Ushey</w:t>
      </w:r>
      <w:proofErr w:type="spellEnd"/>
      <w:r w:rsidRPr="00BE7669">
        <w:t xml:space="preserve">, K.; </w:t>
      </w:r>
      <w:proofErr w:type="spellStart"/>
      <w:r w:rsidRPr="00BE7669">
        <w:t>Eddelbuettel</w:t>
      </w:r>
      <w:proofErr w:type="spellEnd"/>
      <w:r w:rsidRPr="00BE7669">
        <w:t xml:space="preserve">, D.; </w:t>
      </w:r>
      <w:proofErr w:type="spellStart"/>
      <w:r w:rsidRPr="00BE7669">
        <w:t>Schwen</w:t>
      </w:r>
      <w:proofErr w:type="spellEnd"/>
      <w:r w:rsidRPr="00BE7669">
        <w:t xml:space="preserve">, B. </w:t>
      </w:r>
      <w:proofErr w:type="spellStart"/>
      <w:r w:rsidRPr="00BE7669">
        <w:t>Data.Table</w:t>
      </w:r>
      <w:proofErr w:type="spellEnd"/>
      <w:r w:rsidRPr="00BE7669">
        <w:t>: Extension of “</w:t>
      </w:r>
      <w:proofErr w:type="spellStart"/>
      <w:r w:rsidRPr="00BE7669">
        <w:t>Data.Frame</w:t>
      </w:r>
      <w:proofErr w:type="spellEnd"/>
      <w:r w:rsidRPr="00BE7669">
        <w:t>,” 2021.</w:t>
      </w:r>
    </w:p>
    <w:p w14:paraId="4222535B" w14:textId="795A90AE"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23"/>
      <w:footerReference w:type="default" r:id="rId24"/>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771B0" w14:textId="77777777" w:rsidR="000C09C8" w:rsidRDefault="000C09C8">
      <w:r>
        <w:separator/>
      </w:r>
    </w:p>
  </w:endnote>
  <w:endnote w:type="continuationSeparator" w:id="0">
    <w:p w14:paraId="4713CECA" w14:textId="77777777" w:rsidR="000C09C8" w:rsidRDefault="000C0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FB6B0" w14:textId="77777777" w:rsidR="000C09C8" w:rsidRDefault="000C09C8">
      <w:r>
        <w:separator/>
      </w:r>
    </w:p>
  </w:footnote>
  <w:footnote w:type="continuationSeparator" w:id="0">
    <w:p w14:paraId="2354AF1E" w14:textId="77777777" w:rsidR="000C09C8" w:rsidRDefault="000C09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15268"/>
    <w:rsid w:val="00024322"/>
    <w:rsid w:val="000276F9"/>
    <w:rsid w:val="000415D2"/>
    <w:rsid w:val="0005660F"/>
    <w:rsid w:val="00060F6E"/>
    <w:rsid w:val="00062DDA"/>
    <w:rsid w:val="000702AD"/>
    <w:rsid w:val="00090AF2"/>
    <w:rsid w:val="00092FE4"/>
    <w:rsid w:val="000A0C13"/>
    <w:rsid w:val="000A20CE"/>
    <w:rsid w:val="000B2EEB"/>
    <w:rsid w:val="000B5610"/>
    <w:rsid w:val="000C05CC"/>
    <w:rsid w:val="000C09C8"/>
    <w:rsid w:val="000E1F2A"/>
    <w:rsid w:val="00114B1F"/>
    <w:rsid w:val="00115FFB"/>
    <w:rsid w:val="00124F3F"/>
    <w:rsid w:val="001746DD"/>
    <w:rsid w:val="001819B4"/>
    <w:rsid w:val="00183810"/>
    <w:rsid w:val="00187A1F"/>
    <w:rsid w:val="00195ACA"/>
    <w:rsid w:val="001A7A90"/>
    <w:rsid w:val="001C32AB"/>
    <w:rsid w:val="001F31CD"/>
    <w:rsid w:val="001F7C97"/>
    <w:rsid w:val="002027E6"/>
    <w:rsid w:val="00206A53"/>
    <w:rsid w:val="00212B1D"/>
    <w:rsid w:val="00214845"/>
    <w:rsid w:val="00244EE9"/>
    <w:rsid w:val="002648EA"/>
    <w:rsid w:val="00271A02"/>
    <w:rsid w:val="00273C8A"/>
    <w:rsid w:val="0027617B"/>
    <w:rsid w:val="00291864"/>
    <w:rsid w:val="00292DE5"/>
    <w:rsid w:val="0029360E"/>
    <w:rsid w:val="002A7493"/>
    <w:rsid w:val="002B738B"/>
    <w:rsid w:val="002C3431"/>
    <w:rsid w:val="002C5722"/>
    <w:rsid w:val="002D38B6"/>
    <w:rsid w:val="002F4A60"/>
    <w:rsid w:val="002F59BB"/>
    <w:rsid w:val="003057E0"/>
    <w:rsid w:val="0031373B"/>
    <w:rsid w:val="00313B70"/>
    <w:rsid w:val="00315165"/>
    <w:rsid w:val="00324128"/>
    <w:rsid w:val="00332F48"/>
    <w:rsid w:val="00355F78"/>
    <w:rsid w:val="00361E35"/>
    <w:rsid w:val="003664E9"/>
    <w:rsid w:val="003679A1"/>
    <w:rsid w:val="00387071"/>
    <w:rsid w:val="003879AF"/>
    <w:rsid w:val="00391D94"/>
    <w:rsid w:val="003A42F0"/>
    <w:rsid w:val="003B4AF3"/>
    <w:rsid w:val="003B71F8"/>
    <w:rsid w:val="003D41A1"/>
    <w:rsid w:val="003D5E52"/>
    <w:rsid w:val="003E1F76"/>
    <w:rsid w:val="004349DC"/>
    <w:rsid w:val="00475FD2"/>
    <w:rsid w:val="00492FC1"/>
    <w:rsid w:val="004C41BE"/>
    <w:rsid w:val="004D4CF0"/>
    <w:rsid w:val="004E283C"/>
    <w:rsid w:val="004E7185"/>
    <w:rsid w:val="004F43D4"/>
    <w:rsid w:val="004F45BF"/>
    <w:rsid w:val="004F5EDB"/>
    <w:rsid w:val="005271E6"/>
    <w:rsid w:val="00552BBA"/>
    <w:rsid w:val="005553EF"/>
    <w:rsid w:val="00567029"/>
    <w:rsid w:val="00567E81"/>
    <w:rsid w:val="00573553"/>
    <w:rsid w:val="00591A57"/>
    <w:rsid w:val="00596022"/>
    <w:rsid w:val="005A555D"/>
    <w:rsid w:val="005A61A0"/>
    <w:rsid w:val="005A7309"/>
    <w:rsid w:val="005D0C10"/>
    <w:rsid w:val="005D14EC"/>
    <w:rsid w:val="005D6B89"/>
    <w:rsid w:val="00625DAC"/>
    <w:rsid w:val="006277EF"/>
    <w:rsid w:val="0063149B"/>
    <w:rsid w:val="006455A5"/>
    <w:rsid w:val="0065619A"/>
    <w:rsid w:val="00683131"/>
    <w:rsid w:val="00687D89"/>
    <w:rsid w:val="00690174"/>
    <w:rsid w:val="00695A7F"/>
    <w:rsid w:val="006A13D2"/>
    <w:rsid w:val="006A3E34"/>
    <w:rsid w:val="006A5349"/>
    <w:rsid w:val="006A5673"/>
    <w:rsid w:val="006B2581"/>
    <w:rsid w:val="006C7CAE"/>
    <w:rsid w:val="006F4E62"/>
    <w:rsid w:val="007000D9"/>
    <w:rsid w:val="007167A8"/>
    <w:rsid w:val="0073308E"/>
    <w:rsid w:val="0074436B"/>
    <w:rsid w:val="00744AD7"/>
    <w:rsid w:val="00747701"/>
    <w:rsid w:val="0075050E"/>
    <w:rsid w:val="00752EF6"/>
    <w:rsid w:val="007629D3"/>
    <w:rsid w:val="00763C1D"/>
    <w:rsid w:val="00763CCC"/>
    <w:rsid w:val="0076771E"/>
    <w:rsid w:val="007720C8"/>
    <w:rsid w:val="00775BE5"/>
    <w:rsid w:val="00786E10"/>
    <w:rsid w:val="00793011"/>
    <w:rsid w:val="00794616"/>
    <w:rsid w:val="00794E49"/>
    <w:rsid w:val="00795941"/>
    <w:rsid w:val="007A11AD"/>
    <w:rsid w:val="007B06BD"/>
    <w:rsid w:val="007C3AA4"/>
    <w:rsid w:val="007E6802"/>
    <w:rsid w:val="007F60ED"/>
    <w:rsid w:val="0080440A"/>
    <w:rsid w:val="008047DE"/>
    <w:rsid w:val="008443B8"/>
    <w:rsid w:val="008536AA"/>
    <w:rsid w:val="00861CF7"/>
    <w:rsid w:val="008633FA"/>
    <w:rsid w:val="008655C0"/>
    <w:rsid w:val="008A4D1E"/>
    <w:rsid w:val="008D30F9"/>
    <w:rsid w:val="008D53B2"/>
    <w:rsid w:val="008F79CD"/>
    <w:rsid w:val="00905224"/>
    <w:rsid w:val="00912169"/>
    <w:rsid w:val="00912955"/>
    <w:rsid w:val="00913C15"/>
    <w:rsid w:val="009152F1"/>
    <w:rsid w:val="0092037A"/>
    <w:rsid w:val="009204EF"/>
    <w:rsid w:val="009246AD"/>
    <w:rsid w:val="00937403"/>
    <w:rsid w:val="009377D5"/>
    <w:rsid w:val="00940290"/>
    <w:rsid w:val="00947D3F"/>
    <w:rsid w:val="00956AE6"/>
    <w:rsid w:val="009729B3"/>
    <w:rsid w:val="00983760"/>
    <w:rsid w:val="0099683D"/>
    <w:rsid w:val="009B054B"/>
    <w:rsid w:val="009B4B8D"/>
    <w:rsid w:val="009D10A8"/>
    <w:rsid w:val="009F2E7E"/>
    <w:rsid w:val="00A02375"/>
    <w:rsid w:val="00A02D62"/>
    <w:rsid w:val="00A13812"/>
    <w:rsid w:val="00A20EB5"/>
    <w:rsid w:val="00A21343"/>
    <w:rsid w:val="00A302E0"/>
    <w:rsid w:val="00A306B6"/>
    <w:rsid w:val="00A63B52"/>
    <w:rsid w:val="00A764EF"/>
    <w:rsid w:val="00A76F34"/>
    <w:rsid w:val="00A77180"/>
    <w:rsid w:val="00AA0A13"/>
    <w:rsid w:val="00AB0A5C"/>
    <w:rsid w:val="00AB34C5"/>
    <w:rsid w:val="00AC12E0"/>
    <w:rsid w:val="00AD0ED6"/>
    <w:rsid w:val="00AF4F6D"/>
    <w:rsid w:val="00AF7F6A"/>
    <w:rsid w:val="00B010F4"/>
    <w:rsid w:val="00B05A88"/>
    <w:rsid w:val="00B10F9E"/>
    <w:rsid w:val="00B32698"/>
    <w:rsid w:val="00B4343F"/>
    <w:rsid w:val="00B44641"/>
    <w:rsid w:val="00B539DF"/>
    <w:rsid w:val="00B5522F"/>
    <w:rsid w:val="00B655CA"/>
    <w:rsid w:val="00B66760"/>
    <w:rsid w:val="00B7618D"/>
    <w:rsid w:val="00B90104"/>
    <w:rsid w:val="00BB4BE4"/>
    <w:rsid w:val="00BB711A"/>
    <w:rsid w:val="00BD104A"/>
    <w:rsid w:val="00BD2C44"/>
    <w:rsid w:val="00BE7669"/>
    <w:rsid w:val="00BF396C"/>
    <w:rsid w:val="00C10EE0"/>
    <w:rsid w:val="00C113B7"/>
    <w:rsid w:val="00C12556"/>
    <w:rsid w:val="00C36660"/>
    <w:rsid w:val="00C40E97"/>
    <w:rsid w:val="00C54D18"/>
    <w:rsid w:val="00C6170A"/>
    <w:rsid w:val="00C829A5"/>
    <w:rsid w:val="00CA4A47"/>
    <w:rsid w:val="00CA60B2"/>
    <w:rsid w:val="00CB2F20"/>
    <w:rsid w:val="00CB73C7"/>
    <w:rsid w:val="00CD707D"/>
    <w:rsid w:val="00CE5D3E"/>
    <w:rsid w:val="00CE6EF8"/>
    <w:rsid w:val="00CF2D6F"/>
    <w:rsid w:val="00CF62A4"/>
    <w:rsid w:val="00D11274"/>
    <w:rsid w:val="00D318E5"/>
    <w:rsid w:val="00D32E24"/>
    <w:rsid w:val="00D34507"/>
    <w:rsid w:val="00D71E9D"/>
    <w:rsid w:val="00D86455"/>
    <w:rsid w:val="00D86957"/>
    <w:rsid w:val="00DB07D5"/>
    <w:rsid w:val="00DC2241"/>
    <w:rsid w:val="00DD6DBB"/>
    <w:rsid w:val="00DE71DA"/>
    <w:rsid w:val="00DE7D52"/>
    <w:rsid w:val="00DF5724"/>
    <w:rsid w:val="00E04136"/>
    <w:rsid w:val="00E074F2"/>
    <w:rsid w:val="00E22AAF"/>
    <w:rsid w:val="00E32E30"/>
    <w:rsid w:val="00E3712F"/>
    <w:rsid w:val="00E40BD1"/>
    <w:rsid w:val="00E63FC0"/>
    <w:rsid w:val="00E64672"/>
    <w:rsid w:val="00E72637"/>
    <w:rsid w:val="00E753C7"/>
    <w:rsid w:val="00E91482"/>
    <w:rsid w:val="00E96302"/>
    <w:rsid w:val="00EA0175"/>
    <w:rsid w:val="00EC21F0"/>
    <w:rsid w:val="00EC4ED0"/>
    <w:rsid w:val="00EC76D6"/>
    <w:rsid w:val="00ED4645"/>
    <w:rsid w:val="00ED5B39"/>
    <w:rsid w:val="00F134F5"/>
    <w:rsid w:val="00F3398E"/>
    <w:rsid w:val="00F47700"/>
    <w:rsid w:val="00F47B85"/>
    <w:rsid w:val="00F54BDD"/>
    <w:rsid w:val="00F56283"/>
    <w:rsid w:val="00F5645C"/>
    <w:rsid w:val="00F61ED8"/>
    <w:rsid w:val="00F721A2"/>
    <w:rsid w:val="00FB5A7C"/>
    <w:rsid w:val="00FC1CE0"/>
    <w:rsid w:val="00FD0986"/>
    <w:rsid w:val="00FE6219"/>
    <w:rsid w:val="00FF2AFE"/>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 w:type="table" w:styleId="TableGrid">
    <w:name w:val="Table Grid"/>
    <w:basedOn w:val="TableNormal"/>
    <w:uiPriority w:val="39"/>
    <w:rsid w:val="002D38B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D38B6"/>
    <w:pPr>
      <w:spacing w:after="0"/>
      <w:contextualSpacing/>
      <w:jc w:val="left"/>
    </w:pPr>
    <w:rPr>
      <w:rFonts w:eastAsiaTheme="majorEastAsia" w:cstheme="majorBidi"/>
      <w:smallCaps/>
      <w:spacing w:val="-10"/>
      <w:kern w:val="28"/>
      <w:szCs w:val="56"/>
    </w:rPr>
  </w:style>
  <w:style w:type="character" w:customStyle="1" w:styleId="TitleChar">
    <w:name w:val="Title Char"/>
    <w:basedOn w:val="DefaultParagraphFont"/>
    <w:link w:val="Title"/>
    <w:uiPriority w:val="10"/>
    <w:rsid w:val="002D38B6"/>
    <w:rPr>
      <w:rFonts w:eastAsiaTheme="majorEastAsia" w:cstheme="majorBidi"/>
      <w:smallCaps/>
      <w:spacing w:val="-10"/>
      <w:kern w:val="28"/>
      <w:szCs w:val="56"/>
    </w:rPr>
  </w:style>
  <w:style w:type="paragraph" w:customStyle="1" w:styleId="Algostep">
    <w:name w:val="Algo step"/>
    <w:basedOn w:val="Normal"/>
    <w:link w:val="AlgostepChar"/>
    <w:qFormat/>
    <w:rsid w:val="002D38B6"/>
    <w:pPr>
      <w:spacing w:after="0"/>
      <w:jc w:val="left"/>
    </w:pPr>
    <w:rPr>
      <w:rFonts w:eastAsiaTheme="minorHAnsi" w:cstheme="minorBidi"/>
      <w:i/>
      <w:szCs w:val="22"/>
    </w:rPr>
  </w:style>
  <w:style w:type="character" w:customStyle="1" w:styleId="AlgostepChar">
    <w:name w:val="Algo step Char"/>
    <w:basedOn w:val="DefaultParagraphFont"/>
    <w:link w:val="Algostep"/>
    <w:rsid w:val="002D38B6"/>
    <w:rPr>
      <w:rFonts w:eastAsiaTheme="minorHAnsi" w:cstheme="minorBidi"/>
      <w: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bactkinson/Plume_Detection_with_DBSCAN"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zenodo.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github.com/bactkinson/Anomaly_Analysis"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430</TotalTime>
  <Pages>31</Pages>
  <Words>27391</Words>
  <Characters>156135</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316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114</cp:revision>
  <cp:lastPrinted>2008-06-11T21:33:00Z</cp:lastPrinted>
  <dcterms:created xsi:type="dcterms:W3CDTF">2022-08-21T16:01:00Z</dcterms:created>
  <dcterms:modified xsi:type="dcterms:W3CDTF">2022-09-0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bsc87jy"/&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